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913C5" w14:textId="22422899" w:rsidR="00F93CF9" w:rsidRDefault="00F93CF9" w:rsidP="00DE1BD4">
      <w:pPr>
        <w:pStyle w:val="Heading1"/>
        <w:rPr>
          <w:rFonts w:ascii="Times New Roman" w:hAnsi="Times New Roman" w:cs="Times New Roman"/>
          <w:b/>
          <w:color w:val="auto"/>
          <w:lang w:eastAsia="en-GB"/>
        </w:rPr>
      </w:pPr>
      <w:bookmarkStart w:id="0" w:name="_Toc18065043"/>
      <w:bookmarkStart w:id="1" w:name="_Toc18065044"/>
      <w:r>
        <w:rPr>
          <w:rFonts w:ascii="Times New Roman" w:hAnsi="Times New Roman" w:cs="Times New Roman"/>
          <w:b/>
          <w:color w:val="auto"/>
          <w:lang w:eastAsia="en-GB"/>
        </w:rPr>
        <w:t>Introduction</w:t>
      </w:r>
    </w:p>
    <w:p w14:paraId="5AC8EE23" w14:textId="51A5E257" w:rsidR="00DE1BD4" w:rsidRPr="00DE1BD4" w:rsidRDefault="00DE1BD4" w:rsidP="00DE1BD4">
      <w:pPr>
        <w:pStyle w:val="Heading1"/>
        <w:rPr>
          <w:rFonts w:ascii="Times New Roman" w:hAnsi="Times New Roman" w:cs="Times New Roman"/>
          <w:b/>
          <w:color w:val="auto"/>
          <w:lang w:eastAsia="en-GB"/>
        </w:rPr>
      </w:pPr>
      <w:r w:rsidRPr="00DE1BD4">
        <w:rPr>
          <w:rFonts w:ascii="Times New Roman" w:hAnsi="Times New Roman" w:cs="Times New Roman"/>
          <w:b/>
          <w:color w:val="auto"/>
          <w:lang w:eastAsia="en-GB"/>
        </w:rPr>
        <w:t>Material and Methods</w:t>
      </w:r>
      <w:bookmarkEnd w:id="0"/>
      <w:r w:rsidRPr="00DE1BD4">
        <w:rPr>
          <w:rFonts w:ascii="Times New Roman" w:hAnsi="Times New Roman" w:cs="Times New Roman"/>
          <w:b/>
          <w:color w:val="auto"/>
          <w:lang w:eastAsia="en-GB"/>
        </w:rPr>
        <w:t xml:space="preserve">                             </w:t>
      </w:r>
    </w:p>
    <w:p w14:paraId="5F041760" w14:textId="3EE7B99F" w:rsidR="00EB22E6" w:rsidRPr="00445A39" w:rsidRDefault="00EB22E6" w:rsidP="00EB22E6">
      <w:pPr>
        <w:pStyle w:val="Heading2"/>
        <w:rPr>
          <w:rFonts w:ascii="Times New Roman" w:hAnsi="Times New Roman" w:cs="Times New Roman"/>
          <w:lang w:eastAsia="en-GB"/>
        </w:rPr>
      </w:pPr>
      <w:r w:rsidRPr="00445A39">
        <w:rPr>
          <w:rFonts w:ascii="Times New Roman" w:hAnsi="Times New Roman" w:cs="Times New Roman"/>
          <w:lang w:eastAsia="en-GB"/>
        </w:rPr>
        <w:t>Collection methods, data sources</w:t>
      </w:r>
      <w:bookmarkEnd w:id="1"/>
    </w:p>
    <w:p w14:paraId="175752B3" w14:textId="178A80E1" w:rsidR="00EB22E6" w:rsidRDefault="00EB22E6" w:rsidP="00EB22E6">
      <w:pPr>
        <w:rPr>
          <w:lang w:eastAsia="en-GB"/>
        </w:rPr>
      </w:pPr>
      <w:r w:rsidRPr="00445A39">
        <w:rPr>
          <w:lang w:eastAsia="en-GB"/>
        </w:rPr>
        <w:t xml:space="preserve">Our data are facts of species presence and abundance on various islands and the surrounding mainland. For all Aegean islands included in our analysis except Skyros we used published data, especially from a series of papers by Volker </w:t>
      </w:r>
      <w:proofErr w:type="spellStart"/>
      <w:r w:rsidRPr="00445A39">
        <w:rPr>
          <w:lang w:eastAsia="en-GB"/>
        </w:rPr>
        <w:t>Assing</w:t>
      </w:r>
      <w:proofErr w:type="spellEnd"/>
      <w:r w:rsidRPr="00445A39">
        <w:rPr>
          <w:lang w:eastAsia="en-GB"/>
        </w:rPr>
        <w:t xml:space="preserve"> on the </w:t>
      </w:r>
      <w:proofErr w:type="spellStart"/>
      <w:r w:rsidRPr="00445A39">
        <w:rPr>
          <w:lang w:eastAsia="en-GB"/>
        </w:rPr>
        <w:t>staphylinid</w:t>
      </w:r>
      <w:proofErr w:type="spellEnd"/>
      <w:r w:rsidRPr="00445A39">
        <w:rPr>
          <w:lang w:eastAsia="en-GB"/>
        </w:rPr>
        <w:t xml:space="preserve"> fauna of the islands Chios </w:t>
      </w:r>
      <w:r w:rsidRPr="00445A39">
        <w:rPr>
          <w:lang w:eastAsia="en-GB"/>
        </w:rPr>
        <w:fldChar w:fldCharType="begin" w:fldLock="1"/>
      </w:r>
      <w:r w:rsidR="00B779EA">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b, 2016b)","plainTextFormattedCitation":"(Assing, 2015b, 2016b)","previouslyFormattedCitation":"(Assing, 2015a, 2016a)"},"properties":{"noteIndex":0},"schema":"https://github.com/citation-style-language/schema/raw/master/csl-citation.json"}</w:instrText>
      </w:r>
      <w:r w:rsidRPr="00445A39">
        <w:rPr>
          <w:lang w:eastAsia="en-GB"/>
        </w:rPr>
        <w:fldChar w:fldCharType="separate"/>
      </w:r>
      <w:r w:rsidR="00B779EA" w:rsidRPr="00B779EA">
        <w:rPr>
          <w:noProof/>
          <w:lang w:eastAsia="en-GB"/>
        </w:rPr>
        <w:t>(Assing, 2015b, 2016b)</w:t>
      </w:r>
      <w:r w:rsidRPr="00445A39">
        <w:rPr>
          <w:lang w:eastAsia="en-GB"/>
        </w:rPr>
        <w:fldChar w:fldCharType="end"/>
      </w:r>
      <w:r w:rsidRPr="00445A39">
        <w:rPr>
          <w:lang w:eastAsia="en-GB"/>
        </w:rPr>
        <w:t xml:space="preserve">, Corfu </w:t>
      </w:r>
      <w:r w:rsidRPr="00445A39">
        <w:rPr>
          <w:lang w:eastAsia="en-GB"/>
        </w:rPr>
        <w:fldChar w:fldCharType="begin" w:fldLock="1"/>
      </w:r>
      <w:r w:rsidR="00B779EA">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Brachat, &amp; Meybohm, 2018)","plainTextFormattedCitation":"(Assing, Brachat, &amp; Meybohm, 2018)","previouslyFormattedCitation":"(Assing et al., 2018)"},"properties":{"noteIndex":0},"schema":"https://github.com/citation-style-language/schema/raw/master/csl-citation.json"}</w:instrText>
      </w:r>
      <w:r w:rsidRPr="00445A39">
        <w:rPr>
          <w:lang w:eastAsia="en-GB"/>
        </w:rPr>
        <w:fldChar w:fldCharType="separate"/>
      </w:r>
      <w:r w:rsidR="00B779EA" w:rsidRPr="00B779EA">
        <w:rPr>
          <w:noProof/>
          <w:lang w:eastAsia="en-GB"/>
        </w:rPr>
        <w:t>(Assing, Brachat, &amp; Meybohm, 2018)</w:t>
      </w:r>
      <w:r w:rsidRPr="00445A39">
        <w:rPr>
          <w:lang w:eastAsia="en-GB"/>
        </w:rPr>
        <w:fldChar w:fldCharType="end"/>
      </w:r>
      <w:r w:rsidRPr="00445A39">
        <w:rPr>
          <w:lang w:eastAsia="en-GB"/>
        </w:rPr>
        <w:t xml:space="preserve">, Crete </w:t>
      </w:r>
      <w:r w:rsidRPr="00445A39">
        <w:rPr>
          <w:lang w:eastAsia="en-GB"/>
        </w:rPr>
        <w:fldChar w:fldCharType="begin" w:fldLock="1"/>
      </w:r>
      <w:r w:rsidR="00B779EA">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a)","plainTextFormattedCitation":"(Assing, 2013a, 2015a)","previouslyFormattedCitation":"(Assing, 2013a, 2015b)"},"properties":{"noteIndex":0},"schema":"https://github.com/citation-style-language/schema/raw/master/csl-citation.json"}</w:instrText>
      </w:r>
      <w:r w:rsidRPr="00445A39">
        <w:rPr>
          <w:lang w:eastAsia="en-GB"/>
        </w:rPr>
        <w:fldChar w:fldCharType="separate"/>
      </w:r>
      <w:r w:rsidR="00B779EA" w:rsidRPr="00B779EA">
        <w:rPr>
          <w:noProof/>
          <w:lang w:eastAsia="en-GB"/>
        </w:rPr>
        <w:t>(Assing, 2013a, 2015a)</w:t>
      </w:r>
      <w:r w:rsidRPr="00445A39">
        <w:rPr>
          <w:lang w:eastAsia="en-GB"/>
        </w:rPr>
        <w:fldChar w:fldCharType="end"/>
      </w:r>
      <w:r w:rsidRPr="00445A39">
        <w:rPr>
          <w:lang w:eastAsia="en-GB"/>
        </w:rPr>
        <w:t xml:space="preserve">, Cyprus </w:t>
      </w:r>
      <w:r w:rsidRPr="00445A39">
        <w:rPr>
          <w:lang w:eastAsia="en-GB"/>
        </w:rPr>
        <w:fldChar w:fldCharType="begin" w:fldLock="1"/>
      </w:r>
      <w:r w:rsidR="00B779EA">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c, 2017a; Assing &amp; Wunderle, 2001)","plainTextFormattedCitation":"(Assing, 2017c, 2017a; Assing &amp; Wunderle, 2001)","previouslyFormattedCitation":"(Assing, 2017b, 2017a; Assing and Wunderle, 2001)"},"properties":{"noteIndex":0},"schema":"https://github.com/citation-style-language/schema/raw/master/csl-citation.json"}</w:instrText>
      </w:r>
      <w:r w:rsidRPr="00445A39">
        <w:rPr>
          <w:lang w:eastAsia="en-GB"/>
        </w:rPr>
        <w:fldChar w:fldCharType="separate"/>
      </w:r>
      <w:r w:rsidR="00B779EA" w:rsidRPr="00B779EA">
        <w:rPr>
          <w:noProof/>
          <w:lang w:eastAsia="en-GB"/>
        </w:rPr>
        <w:t>(Assing, 2017c, 2017a; Assing &amp; Wunderle, 2001)</w:t>
      </w:r>
      <w:r w:rsidRPr="00445A39">
        <w:rPr>
          <w:lang w:eastAsia="en-GB"/>
        </w:rPr>
        <w:fldChar w:fldCharType="end"/>
      </w:r>
      <w:r w:rsidRPr="00445A39">
        <w:rPr>
          <w:lang w:eastAsia="en-GB"/>
        </w:rPr>
        <w:t xml:space="preserve">, Ikaria </w:t>
      </w:r>
      <w:r w:rsidRPr="00445A39">
        <w:rPr>
          <w:lang w:eastAsia="en-GB"/>
        </w:rPr>
        <w:fldChar w:fldCharType="begin" w:fldLock="1"/>
      </w:r>
      <w:r w:rsidR="00B779EA">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b)","plainTextFormattedCitation":"(Assing, 2017b)","previouslyFormattedCitation":"(Assing, 2017c)"},"properties":{"noteIndex":0},"schema":"https://github.com/citation-style-language/schema/raw/master/csl-citation.json"}</w:instrText>
      </w:r>
      <w:r w:rsidRPr="00445A39">
        <w:rPr>
          <w:lang w:eastAsia="en-GB"/>
        </w:rPr>
        <w:fldChar w:fldCharType="separate"/>
      </w:r>
      <w:r w:rsidR="00B779EA" w:rsidRPr="00B779EA">
        <w:rPr>
          <w:noProof/>
          <w:lang w:eastAsia="en-GB"/>
        </w:rPr>
        <w:t>(Assing, 2017b)</w:t>
      </w:r>
      <w:r w:rsidRPr="00445A39">
        <w:rPr>
          <w:lang w:eastAsia="en-GB"/>
        </w:rPr>
        <w:fldChar w:fldCharType="end"/>
      </w:r>
      <w:r w:rsidRPr="00445A39">
        <w:rPr>
          <w:lang w:eastAsia="en-GB"/>
        </w:rPr>
        <w:t xml:space="preserve">, Karpathos </w:t>
      </w:r>
      <w:r w:rsidRPr="00445A39">
        <w:rPr>
          <w:lang w:eastAsia="en-GB"/>
        </w:rPr>
        <w:fldChar w:fldCharType="begin" w:fldLock="1"/>
      </w:r>
      <w:r w:rsidR="00B779EA">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a)","plainTextFormattedCitation":"(Assing, 2016a)","previouslyFormattedCitation":"(Assing, 2016b)"},"properties":{"noteIndex":0},"schema":"https://github.com/citation-style-language/schema/raw/master/csl-citation.json"}</w:instrText>
      </w:r>
      <w:r w:rsidRPr="00445A39">
        <w:rPr>
          <w:lang w:eastAsia="en-GB"/>
        </w:rPr>
        <w:fldChar w:fldCharType="separate"/>
      </w:r>
      <w:r w:rsidR="00B779EA" w:rsidRPr="00B779EA">
        <w:rPr>
          <w:noProof/>
          <w:lang w:eastAsia="en-GB"/>
        </w:rPr>
        <w:t>(Assing, 2016a)</w:t>
      </w:r>
      <w:r w:rsidRPr="00445A39">
        <w:rPr>
          <w:lang w:eastAsia="en-GB"/>
        </w:rPr>
        <w:fldChar w:fldCharType="end"/>
      </w:r>
      <w:r w:rsidRPr="00445A39">
        <w:rPr>
          <w:lang w:eastAsia="en-GB"/>
        </w:rPr>
        <w:t xml:space="preserve">, Kos </w:t>
      </w:r>
      <w:r w:rsidRPr="00445A39">
        <w:rPr>
          <w:lang w:eastAsia="en-GB"/>
        </w:rPr>
        <w:fldChar w:fldCharType="begin" w:fldLock="1"/>
      </w:r>
      <w:r w:rsidR="00B779EA">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c)","plainTextFormattedCitation":"(Assing, 2017c)","previouslyFormattedCitation":"(Assing, 2017a)"},"properties":{"noteIndex":0},"schema":"https://github.com/citation-style-language/schema/raw/master/csl-citation.json"}</w:instrText>
      </w:r>
      <w:r w:rsidRPr="00445A39">
        <w:rPr>
          <w:lang w:eastAsia="en-GB"/>
        </w:rPr>
        <w:fldChar w:fldCharType="separate"/>
      </w:r>
      <w:r w:rsidR="00B779EA" w:rsidRPr="00B779EA">
        <w:rPr>
          <w:noProof/>
          <w:lang w:eastAsia="en-GB"/>
        </w:rPr>
        <w:t>(Assing, 2017c)</w:t>
      </w:r>
      <w:r w:rsidRPr="00445A39">
        <w:rPr>
          <w:lang w:eastAsia="en-GB"/>
        </w:rPr>
        <w:fldChar w:fldCharType="end"/>
      </w:r>
      <w:r w:rsidRPr="00445A39">
        <w:rPr>
          <w:lang w:eastAsia="en-GB"/>
        </w:rPr>
        <w:t xml:space="preserve">, Lesbos </w:t>
      </w:r>
      <w:r w:rsidRPr="00445A39">
        <w:rPr>
          <w:lang w:eastAsia="en-GB"/>
        </w:rPr>
        <w:fldChar w:fldCharType="begin" w:fldLock="1"/>
      </w:r>
      <w:r w:rsidR="00B779EA">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b, 2017c)","plainTextFormattedCitation":"(Assing, 2005, 2016b, 2017c)","previouslyFormattedCitation":"(Assing, 2005, 2016a, 2017a)"},"properties":{"noteIndex":0},"schema":"https://github.com/citation-style-language/schema/raw/master/csl-citation.json"}</w:instrText>
      </w:r>
      <w:r w:rsidRPr="00445A39">
        <w:rPr>
          <w:lang w:eastAsia="en-GB"/>
        </w:rPr>
        <w:fldChar w:fldCharType="separate"/>
      </w:r>
      <w:r w:rsidR="00B779EA" w:rsidRPr="00B779EA">
        <w:rPr>
          <w:noProof/>
          <w:lang w:eastAsia="en-GB"/>
        </w:rPr>
        <w:t>(Assing, 2005, 2016b, 2017c)</w:t>
      </w:r>
      <w:r w:rsidRPr="00445A39">
        <w:rPr>
          <w:lang w:eastAsia="en-GB"/>
        </w:rPr>
        <w:fldChar w:fldCharType="end"/>
      </w:r>
      <w:r w:rsidRPr="00445A39">
        <w:rPr>
          <w:lang w:eastAsia="en-GB"/>
        </w:rPr>
        <w:t xml:space="preserve">, Rhodes </w:t>
      </w:r>
      <w:r w:rsidRPr="00445A39">
        <w:rPr>
          <w:lang w:eastAsia="en-GB"/>
        </w:rPr>
        <w:fldChar w:fldCharType="begin" w:fldLock="1"/>
      </w:r>
      <w:r w:rsidR="00B779EA">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c)","plainTextFormattedCitation":"(Assing, 2013b, 2017c)","previouslyFormattedCitation":"(Assing, 2013b, 2017a)"},"properties":{"noteIndex":0},"schema":"https://github.com/citation-style-language/schema/raw/master/csl-citation.json"}</w:instrText>
      </w:r>
      <w:r w:rsidRPr="00445A39">
        <w:rPr>
          <w:lang w:eastAsia="en-GB"/>
        </w:rPr>
        <w:fldChar w:fldCharType="separate"/>
      </w:r>
      <w:r w:rsidR="00B779EA" w:rsidRPr="00B779EA">
        <w:rPr>
          <w:noProof/>
          <w:lang w:eastAsia="en-GB"/>
        </w:rPr>
        <w:t>(Assing, 2013b, 2017c)</w:t>
      </w:r>
      <w:r w:rsidRPr="00445A39">
        <w:rPr>
          <w:lang w:eastAsia="en-GB"/>
        </w:rPr>
        <w:fldChar w:fldCharType="end"/>
      </w:r>
      <w:r w:rsidR="00B51BAF">
        <w:rPr>
          <w:lang w:eastAsia="en-GB"/>
        </w:rPr>
        <w:t>,</w:t>
      </w:r>
      <w:r w:rsidRPr="00445A39">
        <w:rPr>
          <w:lang w:eastAsia="en-GB"/>
        </w:rPr>
        <w:t xml:space="preserve"> Samos </w:t>
      </w:r>
      <w:r w:rsidRPr="00445A39">
        <w:rPr>
          <w:lang w:eastAsia="en-GB"/>
        </w:rPr>
        <w:fldChar w:fldCharType="begin" w:fldLock="1"/>
      </w:r>
      <w:r w:rsidR="00B779EA">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b, 2017c)","plainTextFormattedCitation":"(Assing, 2015c, 2016b, 2017c)","previouslyFormattedCitation":"(Assing, 2015c, 2016a, 2017a)"},"properties":{"noteIndex":0},"schema":"https://github.com/citation-style-language/schema/raw/master/csl-citation.json"}</w:instrText>
      </w:r>
      <w:r w:rsidRPr="00445A39">
        <w:rPr>
          <w:lang w:eastAsia="en-GB"/>
        </w:rPr>
        <w:fldChar w:fldCharType="separate"/>
      </w:r>
      <w:r w:rsidR="00B779EA" w:rsidRPr="00B779EA">
        <w:rPr>
          <w:noProof/>
          <w:lang w:eastAsia="en-GB"/>
        </w:rPr>
        <w:t>(Assing, 2015c, 2016b, 2017c)</w:t>
      </w:r>
      <w:r w:rsidRPr="00445A39">
        <w:rPr>
          <w:lang w:eastAsia="en-GB"/>
        </w:rPr>
        <w:fldChar w:fldCharType="end"/>
      </w:r>
      <w:r w:rsidR="00B51BAF">
        <w:rPr>
          <w:lang w:eastAsia="en-GB"/>
        </w:rPr>
        <w:t xml:space="preserve"> and Samothraki</w:t>
      </w:r>
      <w:r w:rsidR="00B779EA">
        <w:rPr>
          <w:lang w:eastAsia="en-GB"/>
        </w:rPr>
        <w:fldChar w:fldCharType="begin" w:fldLock="1"/>
      </w:r>
      <w:r w:rsidR="00B779EA">
        <w:rPr>
          <w:lang w:eastAsia="en-GB"/>
        </w:rPr>
        <w:instrText>ADDIN CSL_CITATION {"citationItems":[{"id":"ITEM-1","itemData":{"DOI":"10.21248/contrib.entomol.68.1.031-067","abstract":"Aside from individual records of two widespread species, the Staphylinidae of Samothraki, a Greek island in the north of the Aegean Sea, had never been studied. In April 2019, a field trip was conducted to Samothraki to investigate the staphylinid fauna. A study of 1372 specimens collected during this field trip yielded 123 species, 114 of them named and six of them endemic. Two species and one subspecies are reported from Greece for the first time. Seven species are described and illustrated: Apimela procera ASSING nov.sp. (Greece: Samothraki, Fthiotis; Turkey: Osmaniye) of the Aleocharinae; Cyrtotyphlus samothracicus ASSING nov.sp. (endemic) and Metrotyphlus samothracicus ASSING nov.sp. (endemic) of the Leptotyphlinae; Cephennium samothracicum ASSING nov.sp. (endemic) and Scydmoraphes samothracicus MEYBOHM nov.sp. (endemic) of the Scydmaeninae; Bryaxis samothracicus BRACHAT nov.sp. (endemic) and Tychobythinus assingi BRACHAT nov.sp. (endemic) of the Pselaphinae. A checklist of the species recorded from Samothraki is provided. Samothraki is characterized by a relatively poor forest fauna, but a high diversity of wetland species. It is compared to that of the North Aegean Islands Chios, Lesbos, Samos, and Ikaría regarding total diversity and number of endemic species. In an appendix, Bryaxis pangeonicus BRACHAT nov.sp. from Oros Pangéo (Northeast Greece) is described.","author":[{"dropping-particle":"","family":"Assing","given":"Volker","non-dropping-particle":"","parse-names":false,"suffix":""}],"container-title":"Linzer biol. Beitr.","id":"ITEM-1","issue":"2","issued":{"date-parts":[["2019"]]},"page":"881-906","title":"On the Staphylinidae of the Greek island Samothraki (Insecta : Coleoptera)","type":"article-journal","volume":"51"},"uris":["http://www.mendeley.com/documents/?uuid=83823b1a-17cc-4ed9-9b19-c969acf394fa"]}],"mendeley":{"formattedCitation":"(Assing, 2019)","plainTextFormattedCitation":"(Assing, 2019)"},"properties":{"noteIndex":0},"schema":"https://github.com/citation-style-language/schema/raw/master/csl-citation.json"}</w:instrText>
      </w:r>
      <w:r w:rsidR="00B779EA">
        <w:rPr>
          <w:lang w:eastAsia="en-GB"/>
        </w:rPr>
        <w:fldChar w:fldCharType="separate"/>
      </w:r>
      <w:r w:rsidR="00B779EA" w:rsidRPr="00B779EA">
        <w:rPr>
          <w:noProof/>
          <w:lang w:eastAsia="en-GB"/>
        </w:rPr>
        <w:t>(Assing, 2019)</w:t>
      </w:r>
      <w:r w:rsidR="00B779EA">
        <w:rPr>
          <w:lang w:eastAsia="en-GB"/>
        </w:rPr>
        <w:fldChar w:fldCharType="end"/>
      </w:r>
      <w:r w:rsidRPr="00445A39">
        <w:rPr>
          <w:lang w:eastAsia="en-GB"/>
        </w:rPr>
        <w:t xml:space="preserve">. All islands we used for our analyses have been marked on the map below (figure 1), where Skyros is marked with red. For Skyros we used specimens collected in </w:t>
      </w:r>
      <w:r>
        <w:rPr>
          <w:lang w:eastAsia="en-GB"/>
        </w:rPr>
        <w:t>during two trips, one in 2015 and one in 2019 (Other paper)</w:t>
      </w:r>
      <w:r w:rsidRPr="00445A39">
        <w:rPr>
          <w:lang w:eastAsia="en-GB"/>
        </w:rPr>
        <w:t>.</w:t>
      </w:r>
    </w:p>
    <w:p w14:paraId="0ADEADC1" w14:textId="514E823C" w:rsidR="00DE1BD4" w:rsidRDefault="00DE1BD4" w:rsidP="00EB22E6">
      <w:pPr>
        <w:rPr>
          <w:lang w:eastAsia="en-GB"/>
        </w:rPr>
      </w:pPr>
      <w:r w:rsidRPr="00445A39">
        <w:rPr>
          <w:noProof/>
          <w:lang w:eastAsia="en-GB"/>
        </w:rPr>
        <w:drawing>
          <wp:inline distT="0" distB="0" distL="0" distR="0" wp14:anchorId="294580B3" wp14:editId="07D18ABC">
            <wp:extent cx="5731510" cy="4234337"/>
            <wp:effectExtent l="0" t="0" r="2540" b="0"/>
            <wp:docPr id="17" name="Picture 17" descr="https://lh6.googleusercontent.com/gQ7QmM_iXTZNWxZtYxoCuMGJ-QdQx405MfusqwEZEKI4R34uYBzbOGGQpDfcNjIsQS1GHcrUjWxagvItz75oGEq1xZqOKRuZGRbD3UurE4JR3gW-4yk9or91CTplQpSf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s://lh6.googleusercontent.com/gQ7QmM_iXTZNWxZtYxoCuMGJ-QdQx405MfusqwEZEKI4R34uYBzbOGGQpDfcNjIsQS1GHcrUjWxagvItz75oGEq1xZqOKRuZGRbD3UurE4JR3gW-4yk9or91CTplQpSfNw"/>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4234337"/>
                    </a:xfrm>
                    <a:prstGeom prst="rect">
                      <a:avLst/>
                    </a:prstGeom>
                    <a:noFill/>
                    <a:ln>
                      <a:noFill/>
                    </a:ln>
                  </pic:spPr>
                </pic:pic>
              </a:graphicData>
            </a:graphic>
          </wp:inline>
        </w:drawing>
      </w:r>
    </w:p>
    <w:p w14:paraId="4BE72A49" w14:textId="26775170" w:rsidR="00DE1BD4" w:rsidRDefault="00DE1BD4" w:rsidP="00B779EA">
      <w:pPr>
        <w:pStyle w:val="Caption"/>
      </w:pPr>
      <w:r w:rsidRPr="00445A39">
        <w:rPr>
          <w:sz w:val="20"/>
          <w:szCs w:val="20"/>
        </w:rPr>
        <w:t xml:space="preserve">Figure </w:t>
      </w:r>
      <w:r>
        <w:rPr>
          <w:sz w:val="20"/>
          <w:szCs w:val="20"/>
        </w:rPr>
        <w:t>1</w:t>
      </w:r>
      <w:r w:rsidRPr="00445A39">
        <w:rPr>
          <w:sz w:val="20"/>
          <w:szCs w:val="20"/>
        </w:rPr>
        <w:t>.</w:t>
      </w:r>
      <w:r w:rsidRPr="00445A39">
        <w:t xml:space="preserve"> </w:t>
      </w:r>
      <w:r w:rsidRPr="00445A39">
        <w:rPr>
          <w:b w:val="0"/>
        </w:rPr>
        <w:t xml:space="preserve">Aegean islands with data on Staphylinidae used for our analyses. Marked in red is our focal island Skyros (1). Marked in black are the islands Lesbos (2), Chios (3), Ikaria (4), Samos (5), Kos (6), </w:t>
      </w:r>
      <w:proofErr w:type="spellStart"/>
      <w:r w:rsidRPr="00445A39">
        <w:rPr>
          <w:b w:val="0"/>
        </w:rPr>
        <w:t>Rhodos</w:t>
      </w:r>
      <w:proofErr w:type="spellEnd"/>
      <w:r w:rsidRPr="00445A39">
        <w:rPr>
          <w:b w:val="0"/>
        </w:rPr>
        <w:t xml:space="preserve"> (7), Karpathos (8), Crete (9) </w:t>
      </w:r>
      <w:r w:rsidRPr="00445A39">
        <w:rPr>
          <w:b w:val="0"/>
        </w:rPr>
        <w:lastRenderedPageBreak/>
        <w:t xml:space="preserve">and Cyprus (10). </w:t>
      </w:r>
      <w:r w:rsidRPr="00DE1BD4">
        <w:rPr>
          <w:b w:val="0"/>
          <w:color w:val="FF0000"/>
        </w:rPr>
        <w:t xml:space="preserve">Corfu (11) is located on the opposite side of the </w:t>
      </w:r>
      <w:proofErr w:type="spellStart"/>
      <w:r w:rsidRPr="00DE1BD4">
        <w:rPr>
          <w:b w:val="0"/>
          <w:color w:val="FF0000"/>
        </w:rPr>
        <w:t>greek</w:t>
      </w:r>
      <w:proofErr w:type="spellEnd"/>
      <w:r w:rsidRPr="00DE1BD4">
        <w:rPr>
          <w:b w:val="0"/>
          <w:color w:val="FF0000"/>
        </w:rPr>
        <w:t xml:space="preserve"> mainland, and a direction towards its location has been indicated by an arrow.</w:t>
      </w:r>
    </w:p>
    <w:p w14:paraId="239A12F5" w14:textId="77777777" w:rsidR="00EB22E6" w:rsidRPr="00445A39" w:rsidRDefault="00EB22E6" w:rsidP="00EB22E6">
      <w:pPr>
        <w:pStyle w:val="Heading2"/>
        <w:rPr>
          <w:rFonts w:ascii="Times New Roman" w:hAnsi="Times New Roman" w:cs="Times New Roman"/>
          <w:lang w:eastAsia="en-GB"/>
        </w:rPr>
      </w:pPr>
      <w:bookmarkStart w:id="2" w:name="_Toc18065045"/>
      <w:r w:rsidRPr="00445A39">
        <w:rPr>
          <w:rFonts w:ascii="Times New Roman" w:hAnsi="Times New Roman" w:cs="Times New Roman"/>
          <w:lang w:eastAsia="en-GB"/>
        </w:rPr>
        <w:t>Rarefaction Curves</w:t>
      </w:r>
      <w:bookmarkEnd w:id="2"/>
      <w:r w:rsidRPr="00445A39">
        <w:rPr>
          <w:rFonts w:ascii="Times New Roman" w:hAnsi="Times New Roman" w:cs="Times New Roman"/>
          <w:lang w:eastAsia="en-GB"/>
        </w:rPr>
        <w:t xml:space="preserve"> </w:t>
      </w:r>
    </w:p>
    <w:p w14:paraId="68D5FB5F" w14:textId="43CA04BA" w:rsidR="00EB22E6" w:rsidRPr="00445A39" w:rsidRDefault="00EB22E6" w:rsidP="00EB22E6">
      <w:pPr>
        <w:rPr>
          <w:lang w:eastAsia="en-GB"/>
        </w:rPr>
      </w:pPr>
      <w:r w:rsidRPr="00445A39">
        <w:rPr>
          <w:lang w:eastAsia="en-GB"/>
        </w:rPr>
        <w:t xml:space="preserve">When we work with the species lists of </w:t>
      </w:r>
      <w:r>
        <w:rPr>
          <w:lang w:eastAsia="en-GB"/>
        </w:rPr>
        <w:t>any given</w:t>
      </w:r>
      <w:r w:rsidRPr="00445A39">
        <w:rPr>
          <w:lang w:eastAsia="en-GB"/>
        </w:rPr>
        <w:t xml:space="preserve"> islands, we assume they</w:t>
      </w:r>
      <w:r w:rsidR="002E13F3">
        <w:rPr>
          <w:lang w:eastAsia="en-GB"/>
        </w:rPr>
        <w:t xml:space="preserve"> are representative</w:t>
      </w:r>
      <w:r w:rsidRPr="00445A39">
        <w:rPr>
          <w:lang w:eastAsia="en-GB"/>
        </w:rPr>
        <w:t xml:space="preserve"> </w:t>
      </w:r>
      <w:r w:rsidR="002E13F3">
        <w:rPr>
          <w:lang w:eastAsia="en-GB"/>
        </w:rPr>
        <w:t xml:space="preserve">of </w:t>
      </w:r>
      <w:r w:rsidRPr="00445A39">
        <w:rPr>
          <w:lang w:eastAsia="en-GB"/>
        </w:rPr>
        <w:t xml:space="preserve">the actual fauna. </w:t>
      </w:r>
      <w:r w:rsidR="002E13F3">
        <w:rPr>
          <w:lang w:eastAsia="en-GB"/>
        </w:rPr>
        <w:t xml:space="preserve">In order to estimate whether this is </w:t>
      </w:r>
      <w:proofErr w:type="gramStart"/>
      <w:r w:rsidR="002E13F3">
        <w:rPr>
          <w:lang w:eastAsia="en-GB"/>
        </w:rPr>
        <w:t>actually true</w:t>
      </w:r>
      <w:proofErr w:type="gramEnd"/>
      <w:r w:rsidR="002E13F3">
        <w:rPr>
          <w:lang w:eastAsia="en-GB"/>
        </w:rPr>
        <w:t xml:space="preserve"> </w:t>
      </w:r>
      <w:r w:rsidRPr="00445A39">
        <w:rPr>
          <w:lang w:eastAsia="en-GB"/>
        </w:rPr>
        <w:t>for each</w:t>
      </w:r>
      <w:r w:rsidR="002E13F3">
        <w:rPr>
          <w:lang w:eastAsia="en-GB"/>
        </w:rPr>
        <w:t xml:space="preserve"> of the islands investigated,</w:t>
      </w:r>
      <w:r w:rsidRPr="00445A39">
        <w:rPr>
          <w:lang w:eastAsia="en-GB"/>
        </w:rPr>
        <w:t xml:space="preserve"> we use rarefaction curves that show whether the current sampling effort </w:t>
      </w:r>
      <w:r w:rsidR="002E13F3">
        <w:rPr>
          <w:lang w:eastAsia="en-GB"/>
        </w:rPr>
        <w:t>on</w:t>
      </w:r>
      <w:r w:rsidRPr="00445A39">
        <w:rPr>
          <w:lang w:eastAsia="en-GB"/>
        </w:rPr>
        <w:t xml:space="preserve"> the Aegean islands under consideration has been sufficient or whether some islands will need </w:t>
      </w:r>
      <w:r w:rsidR="002E13F3">
        <w:rPr>
          <w:lang w:eastAsia="en-GB"/>
        </w:rPr>
        <w:t xml:space="preserve">additional </w:t>
      </w:r>
      <w:r w:rsidRPr="00445A39">
        <w:rPr>
          <w:lang w:eastAsia="en-GB"/>
        </w:rPr>
        <w:t xml:space="preserve">sampling before we can get something </w:t>
      </w:r>
      <w:r w:rsidR="002E13F3">
        <w:rPr>
          <w:lang w:eastAsia="en-GB"/>
        </w:rPr>
        <w:t>approaching</w:t>
      </w:r>
      <w:r w:rsidRPr="00445A39">
        <w:rPr>
          <w:lang w:eastAsia="en-GB"/>
        </w:rPr>
        <w:t xml:space="preserve"> a true species list. </w:t>
      </w:r>
      <w:r w:rsidR="002E13F3">
        <w:rPr>
          <w:lang w:eastAsia="en-GB"/>
        </w:rPr>
        <w:t xml:space="preserve">In relation to </w:t>
      </w:r>
      <w:r w:rsidRPr="00445A39">
        <w:rPr>
          <w:lang w:eastAsia="en-GB"/>
        </w:rPr>
        <w:t>this</w:t>
      </w:r>
      <w:r w:rsidR="002E13F3">
        <w:rPr>
          <w:lang w:eastAsia="en-GB"/>
        </w:rPr>
        <w:t>,</w:t>
      </w:r>
      <w:r w:rsidRPr="00445A39">
        <w:rPr>
          <w:lang w:eastAsia="en-GB"/>
        </w:rPr>
        <w:t xml:space="preserve"> we will also attempt to compare the amount of work needed to get truly representative species lists </w:t>
      </w:r>
      <w:r w:rsidR="002E13F3">
        <w:rPr>
          <w:lang w:eastAsia="en-GB"/>
        </w:rPr>
        <w:t>for the islands</w:t>
      </w:r>
      <w:r w:rsidRPr="00445A39">
        <w:rPr>
          <w:lang w:eastAsia="en-GB"/>
        </w:rPr>
        <w:t xml:space="preserve">. </w:t>
      </w:r>
      <w:r w:rsidR="002E13F3">
        <w:rPr>
          <w:lang w:eastAsia="en-GB"/>
        </w:rPr>
        <w:t>To do this, we will use r</w:t>
      </w:r>
      <w:r w:rsidRPr="00445A39">
        <w:rPr>
          <w:lang w:eastAsia="en-GB"/>
        </w:rPr>
        <w:t>arefaction curves</w:t>
      </w:r>
      <w:r w:rsidR="002E13F3">
        <w:rPr>
          <w:lang w:eastAsia="en-GB"/>
        </w:rPr>
        <w:t>. They</w:t>
      </w:r>
      <w:r w:rsidRPr="00445A39">
        <w:rPr>
          <w:lang w:eastAsia="en-GB"/>
        </w:rPr>
        <w:t xml:space="preserve"> are a way to estimate the species richness of an area based on the</w:t>
      </w:r>
      <w:r w:rsidR="002E13F3">
        <w:rPr>
          <w:lang w:eastAsia="en-GB"/>
        </w:rPr>
        <w:t xml:space="preserve"> current</w:t>
      </w:r>
      <w:r w:rsidRPr="00445A39">
        <w:rPr>
          <w:lang w:eastAsia="en-GB"/>
        </w:rPr>
        <w:t xml:space="preserve"> sampling effort and the </w:t>
      </w:r>
      <w:r w:rsidR="002E13F3">
        <w:rPr>
          <w:lang w:eastAsia="en-GB"/>
        </w:rPr>
        <w:t xml:space="preserve">absolute </w:t>
      </w:r>
      <w:r w:rsidRPr="00445A39">
        <w:rPr>
          <w:lang w:eastAsia="en-GB"/>
        </w:rPr>
        <w:t xml:space="preserve">abundance of the collected species. These curves will </w:t>
      </w:r>
      <w:r w:rsidR="002E13F3">
        <w:rPr>
          <w:lang w:eastAsia="en-GB"/>
        </w:rPr>
        <w:t xml:space="preserve">follow a </w:t>
      </w:r>
      <w:r w:rsidRPr="00445A39">
        <w:rPr>
          <w:lang w:eastAsia="en-GB"/>
        </w:rPr>
        <w:t>logarithmic</w:t>
      </w:r>
      <w:r w:rsidR="002E13F3">
        <w:rPr>
          <w:lang w:eastAsia="en-GB"/>
        </w:rPr>
        <w:t xml:space="preserve"> curve</w:t>
      </w:r>
      <w:r w:rsidRPr="00445A39">
        <w:rPr>
          <w:lang w:eastAsia="en-GB"/>
        </w:rPr>
        <w:t>, as fewer</w:t>
      </w:r>
      <w:r w:rsidR="002E13F3">
        <w:rPr>
          <w:lang w:eastAsia="en-GB"/>
        </w:rPr>
        <w:t xml:space="preserve"> new</w:t>
      </w:r>
      <w:r w:rsidRPr="00445A39">
        <w:rPr>
          <w:lang w:eastAsia="en-GB"/>
        </w:rPr>
        <w:t xml:space="preserve"> species will be found with increased sampling effort </w:t>
      </w:r>
      <w:r w:rsidR="002E13F3">
        <w:rPr>
          <w:lang w:eastAsia="en-GB"/>
        </w:rPr>
        <w:t xml:space="preserve">as </w:t>
      </w:r>
      <w:r w:rsidRPr="00445A39">
        <w:rPr>
          <w:lang w:eastAsia="en-GB"/>
        </w:rPr>
        <w:t>all of the most common species have</w:t>
      </w:r>
      <w:r w:rsidR="002E13F3">
        <w:rPr>
          <w:lang w:eastAsia="en-GB"/>
        </w:rPr>
        <w:t xml:space="preserve"> already</w:t>
      </w:r>
      <w:r w:rsidRPr="00445A39">
        <w:rPr>
          <w:lang w:eastAsia="en-GB"/>
        </w:rPr>
        <w:t xml:space="preserve"> been found </w:t>
      </w:r>
      <w:r w:rsidRPr="00445A39">
        <w:rPr>
          <w:lang w:eastAsia="en-GB"/>
        </w:rPr>
        <w:fldChar w:fldCharType="begin" w:fldLock="1"/>
      </w:r>
      <w:r w:rsidR="00B779EA">
        <w:rPr>
          <w:lang w:eastAsia="en-GB"/>
        </w:rPr>
        <w:instrText>ADDIN CSL_CITATION {"citationItems":[{"id":"ITEM-1","itemData":{"abstract":"An explicit means of calculating the expected number of species [E(S,,)] and the variance of (S,,) in a random sample of ml individuals from a collection containing N individuals and S species is presented. An example illustrates a new use of E(S,,): determina- tion of the sample size required for any desired degree of accuracy in collecting species known to occur in a particular area.","author":[{"dropping-particle":"","family":"Heck","given":"Kenneth L.","non-dropping-particle":"","parse-names":false,"suffix":""},{"dropping-particle":"","family":"Belle","given":"Gerald","non-dropping-particle":"van","parse-names":false,"suffix":""},{"dropping-particle":"","family":"Simberloff","given":"Daniel","non-dropping-particle":"","parse-names":false,"suffix":""}],"container-title":"Ecology","id":"ITEM-1","issue":"6","issued":{"date-parts":[["1975"]]},"page":"1459-1461","title":"Explicit Calculation of the Rarefaction Diversity Measurement and the Determination of Sufficient Sample Size","type":"article-journal","volume":"56"},"uris":["http://www.mendeley.com/documents/?uuid=82133fa2-c9fc-4fe9-91ae-774bb282998a"]}],"mendeley":{"formattedCitation":"(Heck, van Belle, &amp; Simberloff, 1975)","plainTextFormattedCitation":"(Heck, van Belle, &amp; Simberloff, 1975)","previouslyFormattedCitation":"(Heck et al., 1975)"},"properties":{"noteIndex":0},"schema":"https://github.com/citation-style-language/schema/raw/master/csl-citation.json"}</w:instrText>
      </w:r>
      <w:r w:rsidRPr="00445A39">
        <w:rPr>
          <w:lang w:eastAsia="en-GB"/>
        </w:rPr>
        <w:fldChar w:fldCharType="separate"/>
      </w:r>
      <w:r w:rsidR="00B779EA" w:rsidRPr="00B779EA">
        <w:rPr>
          <w:noProof/>
          <w:lang w:eastAsia="en-GB"/>
        </w:rPr>
        <w:t>(Heck, van Belle, &amp; Simberloff, 1975)</w:t>
      </w:r>
      <w:r w:rsidRPr="00445A39">
        <w:rPr>
          <w:lang w:eastAsia="en-GB"/>
        </w:rPr>
        <w:fldChar w:fldCharType="end"/>
      </w:r>
      <w:r w:rsidRPr="00445A39">
        <w:rPr>
          <w:lang w:eastAsia="en-GB"/>
        </w:rPr>
        <w:t>. The calculation of these rarefaction curves was carried out in R using the R package ‘</w:t>
      </w:r>
      <w:proofErr w:type="spellStart"/>
      <w:r w:rsidRPr="00445A39">
        <w:rPr>
          <w:lang w:eastAsia="en-GB"/>
        </w:rPr>
        <w:t>sprex</w:t>
      </w:r>
      <w:proofErr w:type="spellEnd"/>
      <w:r w:rsidRPr="00445A39">
        <w:rPr>
          <w:lang w:eastAsia="en-GB"/>
        </w:rPr>
        <w:t xml:space="preserve">’ </w:t>
      </w:r>
      <w:r w:rsidRPr="00445A39">
        <w:rPr>
          <w:lang w:eastAsia="en-GB"/>
        </w:rPr>
        <w:fldChar w:fldCharType="begin" w:fldLock="1"/>
      </w:r>
      <w:r w:rsidRPr="00445A39">
        <w:rPr>
          <w:lang w:eastAsia="en-GB"/>
        </w:rPr>
        <w:instrText>ADDIN CSL_CITATION {"citationItems":[{"id":"ITEM-1","itemData":{"DOI":"10.5281/zenodo.60656","author":[{"dropping-particle":"","family":"Archer","given":"Eric","non-dropping-particle":"","parse-names":false,"suffix":""}],"id":"ITEM-1","issued":{"date-parts":[["2016"]]},"number":"1.4","publisher":"Zenodo","title":"sprex: First release for Zenodo DOI (Version 1.4)","type":"article"},"uris":["http://www.mendeley.com/documents/?uuid=735fb180-88c6-42ff-ae8d-b2ac4735672e"]}],"mendeley":{"formattedCitation":"(Archer, 2016)","plainTextFormattedCitation":"(Archer, 2016)","previouslyFormattedCitation":"(Archer, 2016)"},"properties":{"noteIndex":0},"schema":"https://github.com/citation-style-language/schema/raw/master/csl-citation.json"}</w:instrText>
      </w:r>
      <w:r w:rsidRPr="00445A39">
        <w:rPr>
          <w:lang w:eastAsia="en-GB"/>
        </w:rPr>
        <w:fldChar w:fldCharType="separate"/>
      </w:r>
      <w:r w:rsidRPr="00445A39">
        <w:rPr>
          <w:noProof/>
          <w:lang w:eastAsia="en-GB"/>
        </w:rPr>
        <w:t>(Archer, 2016)</w:t>
      </w:r>
      <w:r w:rsidRPr="00445A39">
        <w:rPr>
          <w:lang w:eastAsia="en-GB"/>
        </w:rPr>
        <w:fldChar w:fldCharType="end"/>
      </w:r>
      <w:r w:rsidRPr="00445A39">
        <w:rPr>
          <w:lang w:eastAsia="en-GB"/>
        </w:rPr>
        <w:t xml:space="preserve"> with a newer algorithm developed in 2014. </w:t>
      </w:r>
      <w:r w:rsidR="002E13F3" w:rsidRPr="00B779EA">
        <w:rPr>
          <w:color w:val="FF0000"/>
          <w:lang w:eastAsia="en-GB"/>
        </w:rPr>
        <w:t xml:space="preserve">This </w:t>
      </w:r>
      <w:r w:rsidRPr="00B779EA">
        <w:rPr>
          <w:color w:val="FF0000"/>
          <w:lang w:eastAsia="en-GB"/>
        </w:rPr>
        <w:t>algorithm estimates a lower bound of the species richness to prevent excessive overestimation of the number of species</w:t>
      </w:r>
      <w:r w:rsidR="002E13F3" w:rsidRPr="00B779EA">
        <w:rPr>
          <w:color w:val="FF0000"/>
          <w:lang w:eastAsia="en-GB"/>
        </w:rPr>
        <w:t>,</w:t>
      </w:r>
      <w:r w:rsidRPr="00B779EA">
        <w:rPr>
          <w:color w:val="FF0000"/>
          <w:lang w:eastAsia="en-GB"/>
        </w:rPr>
        <w:t xml:space="preserve"> in addition to extrapolati</w:t>
      </w:r>
      <w:r w:rsidR="002E13F3" w:rsidRPr="00B779EA">
        <w:rPr>
          <w:color w:val="FF0000"/>
          <w:lang w:eastAsia="en-GB"/>
        </w:rPr>
        <w:t>ng</w:t>
      </w:r>
      <w:r w:rsidRPr="00B779EA">
        <w:rPr>
          <w:color w:val="FF0000"/>
          <w:lang w:eastAsia="en-GB"/>
        </w:rPr>
        <w:t xml:space="preserve"> </w:t>
      </w:r>
      <w:r w:rsidR="002E13F3" w:rsidRPr="00B779EA">
        <w:rPr>
          <w:color w:val="FF0000"/>
          <w:lang w:eastAsia="en-GB"/>
        </w:rPr>
        <w:t xml:space="preserve">the </w:t>
      </w:r>
      <w:r w:rsidRPr="00B779EA">
        <w:rPr>
          <w:color w:val="FF0000"/>
          <w:lang w:eastAsia="en-GB"/>
        </w:rPr>
        <w:t xml:space="preserve">potential </w:t>
      </w:r>
      <w:r w:rsidR="002E13F3" w:rsidRPr="00B779EA">
        <w:rPr>
          <w:color w:val="FF0000"/>
          <w:lang w:eastAsia="en-GB"/>
        </w:rPr>
        <w:t xml:space="preserve">known </w:t>
      </w:r>
      <w:r w:rsidRPr="00B779EA">
        <w:rPr>
          <w:color w:val="FF0000"/>
          <w:lang w:eastAsia="en-GB"/>
        </w:rPr>
        <w:t xml:space="preserve">species richness </w:t>
      </w:r>
      <w:r w:rsidR="002E13F3" w:rsidRPr="00B779EA">
        <w:rPr>
          <w:color w:val="FF0000"/>
          <w:lang w:eastAsia="en-GB"/>
        </w:rPr>
        <w:t xml:space="preserve">resulting </w:t>
      </w:r>
      <w:r w:rsidR="007341AC" w:rsidRPr="00B779EA">
        <w:rPr>
          <w:color w:val="FF0000"/>
          <w:lang w:eastAsia="en-GB"/>
        </w:rPr>
        <w:t>from some</w:t>
      </w:r>
      <w:r w:rsidRPr="00B779EA">
        <w:rPr>
          <w:color w:val="FF0000"/>
          <w:lang w:eastAsia="en-GB"/>
        </w:rPr>
        <w:t xml:space="preserve"> increased amount of effort </w:t>
      </w:r>
      <w:r w:rsidRPr="00B779EA">
        <w:rPr>
          <w:color w:val="FF0000"/>
          <w:lang w:eastAsia="en-GB"/>
        </w:rPr>
        <w:fldChar w:fldCharType="begin" w:fldLock="1"/>
      </w:r>
      <w:r w:rsidR="00B779EA" w:rsidRPr="00B779EA">
        <w:rPr>
          <w:color w:val="FF0000"/>
          <w:lang w:eastAsia="en-GB"/>
        </w:rPr>
        <w:instrText>ADDIN CSL_CITATION {"citationItems":[{"id":"ITEM-1","itemData":{"DOI":"10.1111/biom.12200","ISSN":"15410420","abstract":"It is difficult to accurately estimate species richness if there are many almost undetectable species in a hyper-diverse community. Practically, an accurate lower bound for species richness is preferable to an inaccurate point estimator. The traditional nonparametric lower bound developed by Chao (1984, Scandinavian Journal of Statistics 11, 265-270) for individual-based abundance data uses only the information on the rarest species (the numbers of singletons and doubletons) to estimate the number of undetected species in samples. Applying a modified Good-Turing frequency formula, we derive an approximate formula for the first-order bias of this traditional lower bound. The approximate bias is estimated by using additional information (namely, the numbers of tripletons and quadrupletons). This approximate bias can be corrected, and an improved lower bound is thus obtained. The proposed lower bound is nonparametric in the sense that it is universally valid for any species abundance distribution. A similar type of improved lower bound can be derived for incidence data. We test our proposed lower bounds on simulated data sets generated from various species abundance models. Simulation results show that the proposed lower bounds always reduce bias over the traditional lower bounds and improve accuracy (as measured by mean squared error) when the heterogeneity of species abundances is relatively high. We also apply the proposed new lower bounds to real data for illustration and for comparisons with previously developed estimators.","author":[{"dropping-particle":"","family":"Chiu","given":"Chun Huo","non-dropping-particle":"","parse-names":false,"suffix":""},{"dropping-particle":"","family":"Wang","given":"Yi Ting","non-dropping-particle":"","parse-names":false,"suffix":""},{"dropping-particle":"","family":"Walther","given":"Bruno A.","non-dropping-particle":"","parse-names":false,"suffix":""},{"dropping-particle":"","family":"Chao","given":"Anne","non-dropping-particle":"","parse-names":false,"suffix":""}],"container-title":"Biometrics","id":"ITEM-1","issue":"3","issued":{"date-parts":[["2014"]]},"page":"671-682","title":"An improved nonparametric lower bound of species richness via a modified good-turing frequency formula","type":"article-journal","volume":"70"},"uris":["http://www.mendeley.com/documents/?uuid=c47bc975-0697-452a-b6e7-1ee8692bec2a"]}],"mendeley":{"formattedCitation":"(Chiu, Wang, Walther, &amp; Chao, 2014)","plainTextFormattedCitation":"(Chiu, Wang, Walther, &amp; Chao, 2014)","previouslyFormattedCitation":"(Chiu et al., 2014)"},"properties":{"noteIndex":0},"schema":"https://github.com/citation-style-language/schema/raw/master/csl-citation.json"}</w:instrText>
      </w:r>
      <w:r w:rsidRPr="00B779EA">
        <w:rPr>
          <w:color w:val="FF0000"/>
          <w:lang w:eastAsia="en-GB"/>
        </w:rPr>
        <w:fldChar w:fldCharType="separate"/>
      </w:r>
      <w:r w:rsidR="00B779EA" w:rsidRPr="00B779EA">
        <w:rPr>
          <w:noProof/>
          <w:color w:val="FF0000"/>
          <w:lang w:eastAsia="en-GB"/>
        </w:rPr>
        <w:t>(Chiu, Wang, Walther, &amp; Chao, 2014)</w:t>
      </w:r>
      <w:r w:rsidRPr="00B779EA">
        <w:rPr>
          <w:color w:val="FF0000"/>
          <w:lang w:eastAsia="en-GB"/>
        </w:rPr>
        <w:fldChar w:fldCharType="end"/>
      </w:r>
      <w:r w:rsidRPr="00B779EA">
        <w:rPr>
          <w:color w:val="FF0000"/>
          <w:lang w:eastAsia="en-GB"/>
        </w:rPr>
        <w:t xml:space="preserve">. </w:t>
      </w:r>
    </w:p>
    <w:p w14:paraId="74195874" w14:textId="77777777" w:rsidR="00EB22E6" w:rsidRPr="00445A39" w:rsidRDefault="00EB22E6" w:rsidP="00EB22E6">
      <w:pPr>
        <w:pStyle w:val="Heading2"/>
        <w:rPr>
          <w:rFonts w:ascii="Times New Roman" w:hAnsi="Times New Roman" w:cs="Times New Roman"/>
          <w:lang w:eastAsia="en-GB"/>
        </w:rPr>
      </w:pPr>
      <w:bookmarkStart w:id="3" w:name="_Toc18065046"/>
      <w:r w:rsidRPr="00445A39">
        <w:rPr>
          <w:rFonts w:ascii="Times New Roman" w:hAnsi="Times New Roman" w:cs="Times New Roman"/>
          <w:lang w:eastAsia="en-GB"/>
        </w:rPr>
        <w:t>Species richness and diversity</w:t>
      </w:r>
      <w:bookmarkEnd w:id="3"/>
    </w:p>
    <w:p w14:paraId="0B635E65" w14:textId="619D586F" w:rsidR="00EB22E6" w:rsidRPr="00445A39" w:rsidRDefault="00EB22E6" w:rsidP="00EB22E6">
      <w:pPr>
        <w:rPr>
          <w:lang w:eastAsia="en-GB"/>
        </w:rPr>
      </w:pPr>
      <w:r w:rsidRPr="00445A39">
        <w:rPr>
          <w:lang w:eastAsia="en-GB"/>
        </w:rPr>
        <w:t>The core data for our</w:t>
      </w:r>
      <w:r w:rsidR="00ED1951">
        <w:rPr>
          <w:lang w:eastAsia="en-GB"/>
        </w:rPr>
        <w:t xml:space="preserve"> species diversity</w:t>
      </w:r>
      <w:r w:rsidRPr="00445A39">
        <w:rPr>
          <w:lang w:eastAsia="en-GB"/>
        </w:rPr>
        <w:t xml:space="preserve"> analys</w:t>
      </w:r>
      <w:r w:rsidR="00ED1951">
        <w:rPr>
          <w:lang w:eastAsia="en-GB"/>
        </w:rPr>
        <w:t>es</w:t>
      </w:r>
      <w:r w:rsidRPr="00445A39">
        <w:rPr>
          <w:lang w:eastAsia="en-GB"/>
        </w:rPr>
        <w:t xml:space="preserve"> were the species composition of Staphylinidae on each of the compared islands. We defined our species richness (α-diversity) as the average number of </w:t>
      </w:r>
      <w:proofErr w:type="spellStart"/>
      <w:r w:rsidRPr="00445A39">
        <w:rPr>
          <w:lang w:eastAsia="en-GB"/>
        </w:rPr>
        <w:t>staphylinid</w:t>
      </w:r>
      <w:proofErr w:type="spellEnd"/>
      <w:r w:rsidRPr="00445A39">
        <w:rPr>
          <w:lang w:eastAsia="en-GB"/>
        </w:rPr>
        <w:t xml:space="preserve"> species found on a given island. β-diversity, an index which shows the compositional dissimilarity between the islands was then calculated using the </w:t>
      </w:r>
      <w:proofErr w:type="spellStart"/>
      <w:r w:rsidRPr="00445A39">
        <w:rPr>
          <w:lang w:eastAsia="en-GB"/>
        </w:rPr>
        <w:t>Sørensen</w:t>
      </w:r>
      <w:proofErr w:type="spellEnd"/>
      <w:r w:rsidRPr="00445A39">
        <w:rPr>
          <w:lang w:eastAsia="en-GB"/>
        </w:rPr>
        <w:t xml:space="preserve"> dissimilarity index (β</w:t>
      </w:r>
      <w:proofErr w:type="spellStart"/>
      <w:r w:rsidRPr="00445A39">
        <w:rPr>
          <w:lang w:eastAsia="en-GB"/>
        </w:rPr>
        <w:t>sor</w:t>
      </w:r>
      <w:proofErr w:type="spellEnd"/>
      <w:r w:rsidRPr="00445A39">
        <w:rPr>
          <w:lang w:eastAsia="en-GB"/>
        </w:rPr>
        <w:t>)</w:t>
      </w:r>
      <w:r w:rsidR="00EA10E9" w:rsidRPr="00EA10E9">
        <w:rPr>
          <w:lang w:eastAsia="en-GB"/>
        </w:rPr>
        <w:t xml:space="preserve"> </w:t>
      </w:r>
      <w:r w:rsidR="00EA10E9" w:rsidRPr="00445A39">
        <w:rPr>
          <w:lang w:eastAsia="en-GB"/>
        </w:rPr>
        <w:fldChar w:fldCharType="begin" w:fldLock="1"/>
      </w:r>
      <w:r w:rsidR="00EA10E9"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00EA10E9" w:rsidRPr="00445A39">
        <w:rPr>
          <w:lang w:eastAsia="en-GB"/>
        </w:rPr>
        <w:fldChar w:fldCharType="separate"/>
      </w:r>
      <w:r w:rsidR="00EA10E9" w:rsidRPr="00445A39">
        <w:rPr>
          <w:noProof/>
          <w:lang w:eastAsia="en-GB"/>
        </w:rPr>
        <w:t>(Baselga, 2010)</w:t>
      </w:r>
      <w:r w:rsidR="00EA10E9" w:rsidRPr="00445A39">
        <w:rPr>
          <w:lang w:eastAsia="en-GB"/>
        </w:rPr>
        <w:fldChar w:fldCharType="end"/>
      </w:r>
      <w:r w:rsidRPr="00445A39">
        <w:rPr>
          <w:lang w:eastAsia="en-GB"/>
        </w:rPr>
        <w:t xml:space="preserve">. </w:t>
      </w:r>
      <w:r w:rsidRPr="00ED1951">
        <w:rPr>
          <w:color w:val="FF0000"/>
          <w:lang w:eastAsia="en-GB"/>
        </w:rPr>
        <w:t>β-diversity is a measure of the difference in the species composition between communities, in this case the Aegean islands. It compares the species lists of various areas in a way that allows us to make a dissimilarity matrix showing all the pairwise comparisons between the islands</w:t>
      </w:r>
      <w:r w:rsidRPr="00445A39">
        <w:rPr>
          <w:lang w:eastAsia="en-GB"/>
        </w:rPr>
        <w:t>. We then further divided the β-diversity into two components, the</w:t>
      </w:r>
      <w:r w:rsidR="00ED1951">
        <w:rPr>
          <w:lang w:eastAsia="en-GB"/>
        </w:rPr>
        <w:t xml:space="preserve"> Simpson</w:t>
      </w:r>
      <w:r w:rsidRPr="00445A39">
        <w:rPr>
          <w:lang w:eastAsia="en-GB"/>
        </w:rPr>
        <w:t xml:space="preserve"> turnover (βsim) and the </w:t>
      </w:r>
      <w:proofErr w:type="spellStart"/>
      <w:r w:rsidRPr="00445A39">
        <w:rPr>
          <w:lang w:eastAsia="en-GB"/>
        </w:rPr>
        <w:t>nestedness</w:t>
      </w:r>
      <w:proofErr w:type="spellEnd"/>
      <w:r w:rsidRPr="00445A39">
        <w:rPr>
          <w:lang w:eastAsia="en-GB"/>
        </w:rPr>
        <w:t xml:space="preserve"> (β</w:t>
      </w:r>
      <w:proofErr w:type="spellStart"/>
      <w:r w:rsidRPr="00445A39">
        <w:rPr>
          <w:lang w:eastAsia="en-GB"/>
        </w:rPr>
        <w:t>nes</w:t>
      </w:r>
      <w:proofErr w:type="spellEnd"/>
      <w:r w:rsidRPr="00445A39">
        <w:rPr>
          <w:lang w:eastAsia="en-GB"/>
        </w:rPr>
        <w:t>). The turnover describes the dissimilarity which is caused by species replacement,</w:t>
      </w:r>
      <w:r w:rsidR="00ED1951">
        <w:rPr>
          <w:lang w:eastAsia="en-GB"/>
        </w:rPr>
        <w:t xml:space="preserve"> and</w:t>
      </w:r>
      <w:r w:rsidRPr="00445A39">
        <w:rPr>
          <w:lang w:eastAsia="en-GB"/>
        </w:rPr>
        <w:t xml:space="preserve"> </w:t>
      </w:r>
      <w:r w:rsidR="00ED1951">
        <w:rPr>
          <w:lang w:eastAsia="en-GB"/>
        </w:rPr>
        <w:t>thus</w:t>
      </w:r>
      <w:r w:rsidRPr="00445A39">
        <w:rPr>
          <w:lang w:eastAsia="en-GB"/>
        </w:rPr>
        <w:t xml:space="preserve"> it does not depend on the difference in the number of species (species richness) on the compared islands</w:t>
      </w:r>
      <w:r w:rsidR="00EA10E9" w:rsidRPr="00445A39">
        <w:rPr>
          <w:lang w:eastAsia="en-GB"/>
        </w:rPr>
        <w:fldChar w:fldCharType="begin" w:fldLock="1"/>
      </w:r>
      <w:r w:rsidR="00EA10E9"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00EA10E9" w:rsidRPr="00445A39">
        <w:rPr>
          <w:lang w:eastAsia="en-GB"/>
        </w:rPr>
        <w:fldChar w:fldCharType="separate"/>
      </w:r>
      <w:r w:rsidR="00EA10E9" w:rsidRPr="00445A39">
        <w:rPr>
          <w:noProof/>
          <w:lang w:eastAsia="en-GB"/>
        </w:rPr>
        <w:t>(Baselga, 2010)</w:t>
      </w:r>
      <w:r w:rsidR="00EA10E9" w:rsidRPr="00445A39">
        <w:rPr>
          <w:lang w:eastAsia="en-GB"/>
        </w:rPr>
        <w:fldChar w:fldCharType="end"/>
      </w:r>
      <w:r w:rsidRPr="00445A39">
        <w:rPr>
          <w:lang w:eastAsia="en-GB"/>
        </w:rPr>
        <w:t xml:space="preserve">. The </w:t>
      </w:r>
      <w:proofErr w:type="spellStart"/>
      <w:r w:rsidRPr="00445A39">
        <w:rPr>
          <w:lang w:eastAsia="en-GB"/>
        </w:rPr>
        <w:t>nestedness</w:t>
      </w:r>
      <w:proofErr w:type="spellEnd"/>
      <w:r w:rsidRPr="00445A39">
        <w:rPr>
          <w:lang w:eastAsia="en-GB"/>
        </w:rPr>
        <w:t xml:space="preserve"> describes the dissimilarity which is caused by the </w:t>
      </w:r>
      <w:r w:rsidRPr="00445A39">
        <w:rPr>
          <w:lang w:eastAsia="en-GB"/>
        </w:rPr>
        <w:lastRenderedPageBreak/>
        <w:t xml:space="preserve">differences in species richness </w:t>
      </w:r>
      <w:r w:rsidRPr="00445A39">
        <w:rPr>
          <w:lang w:eastAsia="en-GB"/>
        </w:rPr>
        <w:fldChar w:fldCharType="begin" w:fldLock="1"/>
      </w:r>
      <w:r w:rsidRPr="00445A39">
        <w:rPr>
          <w:lang w:eastAsia="en-GB"/>
        </w:rPr>
        <w:instrText>ADDIN CSL_CITATION {"citationItems":[{"id":"ITEM-1","itemData":{"abstract":"ABSTRACT Aim Beta diversity (variation of the species composition of assemblages reflect two different phenomena, spatial species turnover and nestedness of blages, which result from two antithetic processes, namely species replaceme species loss, respectively. The aim of this paper is to provide a unified framewo the assessment of beta diversity, disentangling the contribution of spatial tu and nestedness to beta-diversity patterns. Innovation I derive an additive partitioning of beta diversity that provid two separate components of spatial turnover and nestedness underlying the amount of beta diversity. I propose two families of measures of beta diversi pairwise and multiple-site situations. Each family comprises one measure ac ing for all aspects of beta diversity, which is additively decomposed into tw sures accounting for the pure spatial turnover and nestedness compon respectively. Finally, I provide a case study using European longhorn bee exemplify the relevance of disentangling spatial turnover and nestedness pa Main conclusion Assigning the different beta- diversity patterns to their r tive biological phenomena is essential for analysing the causality of the pro underlying biodiversity. Thus, the differentiation of the spatial turnover an edness components of beta diversity is crucial for our understanding of biogeographic, ecological and conservation issues. Keywords Beta diversity, Cerambyddae, Europe, nestedness, similarity measures, spatial turnover.","author":[{"dropping-particle":"","family":"Baselga","given":"Andrés","non-dropping-particle":"","parse-names":false,"suffix":""}],"container-title":"Global Ecology and Biogeography","id":"ITEM-1","issue":"1","issued":{"date-parts":[["2010"]]},"page":"134-143","title":"Partitioning the turnover and nestedness components of beta diversity","type":"article-journal","volume":"19"},"uris":["http://www.mendeley.com/documents/?uuid=321a5f99-6e56-452b-8714-2f77e91b5d34"]}],"mendeley":{"formattedCitation":"(Baselga, 2010)","plainTextFormattedCitation":"(Baselga, 2010)","previouslyFormattedCitation":"(Baselga, 2010)"},"properties":{"noteIndex":0},"schema":"https://github.com/citation-style-language/schema/raw/master/csl-citation.json"}</w:instrText>
      </w:r>
      <w:r w:rsidRPr="00445A39">
        <w:rPr>
          <w:lang w:eastAsia="en-GB"/>
        </w:rPr>
        <w:fldChar w:fldCharType="separate"/>
      </w:r>
      <w:r w:rsidRPr="00445A39">
        <w:rPr>
          <w:noProof/>
          <w:lang w:eastAsia="en-GB"/>
        </w:rPr>
        <w:t>(Baselga, 2010)</w:t>
      </w:r>
      <w:r w:rsidRPr="00445A39">
        <w:rPr>
          <w:lang w:eastAsia="en-GB"/>
        </w:rPr>
        <w:fldChar w:fldCharType="end"/>
      </w:r>
      <w:r w:rsidRPr="00445A39">
        <w:rPr>
          <w:lang w:eastAsia="en-GB"/>
        </w:rPr>
        <w:t>. All these indexes were calculated using the ‘</w:t>
      </w:r>
      <w:proofErr w:type="spellStart"/>
      <w:r w:rsidRPr="00445A39">
        <w:rPr>
          <w:lang w:eastAsia="en-GB"/>
        </w:rPr>
        <w:t>betapart</w:t>
      </w:r>
      <w:proofErr w:type="spellEnd"/>
      <w:r w:rsidRPr="00445A39">
        <w:rPr>
          <w:lang w:eastAsia="en-GB"/>
        </w:rPr>
        <w:t xml:space="preserve">’ R package </w:t>
      </w:r>
      <w:r w:rsidRPr="00445A39">
        <w:rPr>
          <w:lang w:eastAsia="en-GB"/>
        </w:rPr>
        <w:fldChar w:fldCharType="begin" w:fldLock="1"/>
      </w:r>
      <w:r w:rsidR="00B779EA">
        <w:rPr>
          <w:lang w:eastAsia="en-GB"/>
        </w:rPr>
        <w:instrText>ADDIN CSL_CITATION {"citationItems":[{"id":"ITEM-1","itemData":{"DOI":"10.1111/j.2041-210X.2012.00224.x","ISBN":"2041-210X","ISSN":"2041210X","PMID":"21030248","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1b87b851-6e6b-4cbd-a35e-2a993c5f7ecb"]}],"mendeley":{"formattedCitation":"(Baselga &amp; Orme, 2012)","plainTextFormattedCitation":"(Baselga &amp; Orme, 2012)","previouslyFormattedCitation":"(Baselga and Orme, 2012)"},"properties":{"noteIndex":0},"schema":"https://github.com/citation-style-language/schema/raw/master/csl-citation.json"}</w:instrText>
      </w:r>
      <w:r w:rsidRPr="00445A39">
        <w:rPr>
          <w:lang w:eastAsia="en-GB"/>
        </w:rPr>
        <w:fldChar w:fldCharType="separate"/>
      </w:r>
      <w:r w:rsidR="00B779EA" w:rsidRPr="00B779EA">
        <w:rPr>
          <w:noProof/>
          <w:lang w:eastAsia="en-GB"/>
        </w:rPr>
        <w:t>(Baselga &amp; Orme, 2012)</w:t>
      </w:r>
      <w:r w:rsidRPr="00445A39">
        <w:rPr>
          <w:lang w:eastAsia="en-GB"/>
        </w:rPr>
        <w:fldChar w:fldCharType="end"/>
      </w:r>
      <w:r w:rsidRPr="00445A39">
        <w:rPr>
          <w:lang w:eastAsia="en-GB"/>
        </w:rPr>
        <w:t xml:space="preserve">. We also calculated the ζ-diversity, which is a method for analysing the diversity of multi-site (2+) assemblies, as using only α- and β-diversity are insufficient for a complete view of the </w:t>
      </w:r>
      <w:proofErr w:type="spellStart"/>
      <w:r w:rsidRPr="00445A39">
        <w:rPr>
          <w:lang w:eastAsia="en-GB"/>
        </w:rPr>
        <w:t>intersite</w:t>
      </w:r>
      <w:proofErr w:type="spellEnd"/>
      <w:r w:rsidRPr="00445A39">
        <w:rPr>
          <w:lang w:eastAsia="en-GB"/>
        </w:rPr>
        <w:t xml:space="preserve"> diversity </w:t>
      </w:r>
      <w:r w:rsidRPr="00445A39">
        <w:rPr>
          <w:lang w:eastAsia="en-GB"/>
        </w:rPr>
        <w:fldChar w:fldCharType="begin" w:fldLock="1"/>
      </w:r>
      <w:r w:rsidR="00B779EA">
        <w:rPr>
          <w:lang w:eastAsia="en-GB"/>
        </w:rPr>
        <w:instrText>ADDIN CSL_CITATION {"citationItems":[{"id":"ITEM-1","itemData":{"DOI":"10.1086/678125","ISBN":"00030147","ISSN":"0003-0147","PMID":"25325751","abstract":"Patterns in species incidence and compositional turnover are central to understanding what drives biodiversity. Here we propose zeta (ζ) diversity, the number of species shared by multiple assemblages, as a concept and metric that unifies incidence-based diversity measures, patterns, and relationships. Unlike other measures of species compositional turnover, zeta diversity partitioning quantifies the complete set of diversity components for multiple assemblages, comprehensively representing the spatial structure of multispecies distributions. To illustrate the application and ecological value of zeta diversity, we show how it scales with sample number, grain, and distance. Zeta diversity reconciles several different biodiversity patterns, including the species accumulation curve, the species-area relationship, multispecies occupancy patterns, and scaling of species endemism. Exponential and power-law forms of zeta diversity are associated with stochastic versus niche assembly processes. Zeta diversity may provide new insights on biodiversity patterns, the processes driving them, and their response to environmental change.","author":[{"dropping-particle":"","family":"Hui","given":"Cang","non-dropping-particle":"","parse-names":false,"suffix":""},{"dropping-particle":"","family":"McGeoch","given":"Melodie A.","non-dropping-particle":"","parse-names":false,"suffix":""}],"container-title":"The American Naturalist","id":"ITEM-1","issue":"5","issued":{"date-parts":[["2014"]]},"page":"684-694","title":"Zeta Diversity as a Concept and Metric That Unifies Incidence-Based Biodiversity Patterns","type":"article-journal","volume":"184"},"uris":["http://www.mendeley.com/documents/?uuid=671a50ce-a2fe-4f82-a5ac-94c472a9a76f"]}],"mendeley":{"formattedCitation":"(Hui &amp; McGeoch, 2014)","plainTextFormattedCitation":"(Hui &amp; McGeoch, 2014)","previouslyFormattedCitation":"(Hui and McGeoch, 2014)"},"properties":{"noteIndex":0},"schema":"https://github.com/citation-style-language/schema/raw/master/csl-citation.json"}</w:instrText>
      </w:r>
      <w:r w:rsidRPr="00445A39">
        <w:rPr>
          <w:lang w:eastAsia="en-GB"/>
        </w:rPr>
        <w:fldChar w:fldCharType="separate"/>
      </w:r>
      <w:r w:rsidR="00B779EA" w:rsidRPr="00B779EA">
        <w:rPr>
          <w:noProof/>
          <w:lang w:eastAsia="en-GB"/>
        </w:rPr>
        <w:t>(Hui &amp; McGeoch, 2014)</w:t>
      </w:r>
      <w:r w:rsidRPr="00445A39">
        <w:rPr>
          <w:lang w:eastAsia="en-GB"/>
        </w:rPr>
        <w:fldChar w:fldCharType="end"/>
      </w:r>
      <w:r w:rsidRPr="00445A39">
        <w:rPr>
          <w:lang w:eastAsia="en-GB"/>
        </w:rPr>
        <w:t xml:space="preserve">.  ζ-diversity allows us to explore how the incidence-based composition of the sites changes with different scales and different numbers of sites involved in the comparison. Different ζ-orders, </w:t>
      </w:r>
      <w:proofErr w:type="spellStart"/>
      <w:r w:rsidRPr="00445A39">
        <w:rPr>
          <w:lang w:eastAsia="en-GB"/>
        </w:rPr>
        <w:t>ζi</w:t>
      </w:r>
      <w:proofErr w:type="spellEnd"/>
      <w:r w:rsidRPr="00445A39">
        <w:rPr>
          <w:lang w:eastAsia="en-GB"/>
        </w:rPr>
        <w:t xml:space="preserve">, indicates the mean number of species shared by </w:t>
      </w:r>
      <w:proofErr w:type="spellStart"/>
      <w:r w:rsidRPr="00445A39">
        <w:rPr>
          <w:lang w:eastAsia="en-GB"/>
        </w:rPr>
        <w:t>i</w:t>
      </w:r>
      <w:proofErr w:type="spellEnd"/>
      <w:r w:rsidRPr="00445A39">
        <w:rPr>
          <w:lang w:eastAsia="en-GB"/>
        </w:rPr>
        <w:t xml:space="preserve"> sites. Thus, we can estimate the amount of common and widespread (shared by several islands) and rare species within our study area </w:t>
      </w:r>
      <w:r w:rsidRPr="00EA10E9">
        <w:rPr>
          <w:color w:val="FF0000"/>
          <w:lang w:eastAsia="en-GB"/>
        </w:rPr>
        <w:t xml:space="preserve">on any </w:t>
      </w:r>
      <w:proofErr w:type="gramStart"/>
      <w:r w:rsidRPr="00EA10E9">
        <w:rPr>
          <w:color w:val="FF0000"/>
          <w:lang w:eastAsia="en-GB"/>
        </w:rPr>
        <w:t>particular island</w:t>
      </w:r>
      <w:proofErr w:type="gramEnd"/>
      <w:r w:rsidRPr="00445A39">
        <w:rPr>
          <w:lang w:eastAsia="en-GB"/>
        </w:rPr>
        <w:t xml:space="preserve">. </w:t>
      </w:r>
      <w:r w:rsidRPr="00EA10E9">
        <w:rPr>
          <w:color w:val="FF0000"/>
          <w:lang w:eastAsia="en-GB"/>
        </w:rPr>
        <w:t>Additionally, we will make some different estimates of both α- and β-diversity, as ζ1 (the average amount of species found on a given island) will be an estimate of α-diversity while ζ2 (the amount of species shared among two given islands) will be an estimate of β-diversity</w:t>
      </w:r>
      <w:r w:rsidRPr="00445A39">
        <w:rPr>
          <w:lang w:eastAsia="en-GB"/>
        </w:rPr>
        <w:t>.</w:t>
      </w:r>
      <w:r w:rsidRPr="00EA10E9">
        <w:rPr>
          <w:color w:val="FF0000"/>
          <w:lang w:eastAsia="en-GB"/>
        </w:rPr>
        <w:t xml:space="preserve"> We use the ζ-diversity to quantify the relative turnover rate of rare versus common species </w:t>
      </w:r>
      <w:r w:rsidRPr="00EA10E9">
        <w:rPr>
          <w:color w:val="FF0000"/>
          <w:lang w:eastAsia="en-GB"/>
        </w:rPr>
        <w:fldChar w:fldCharType="begin" w:fldLock="1"/>
      </w:r>
      <w:r w:rsidR="00B779EA">
        <w:rPr>
          <w:color w:val="FF0000"/>
          <w:lang w:eastAsia="en-GB"/>
        </w:rPr>
        <w:instrText>ADDIN CSL_CITATION {"citationItems":[{"id":"ITEM-1","itemData":{"DOI":"10.1111/2041-210X.12756","ISSN":"2041210X","abstract":"* Generalised dissimilarity modelling (GDM) applies pairwise beta diversity as a measure of species turnover with the purpose of explaining changes in species composition under changing environments or along environmental gradients. Beta diversity only captures turnover across pairs of sites and, therefore, disproportionately represents turnover in rare species across communities. By contrast, zeta diversity, the average number of shared species across multiple sites, captures the full spectrum of rare, intermediate and widespread species as they contribute differently to compositional turnover. * We show how integrating zeta diversity into GDMs (which we term multi-site generalised dissimilarity modelling, MS-GDM), provides a more information rich approach to modelling how communities respond to environmental variation and change. We demonstrate the value of including zeta diversity in biodiversity assessment and modelling using BirdLife Australia Atlas data. Zeta diversity values for different numbers of sites (the order of zeta) are regressed against environmental differences and distance using two kinds of regressions: shape constrained additive models and a combination of I-splines and generalised linear models. * Applying MS-GDM to different orders of zeta revealed shifts in the importance of environmental variables in explaining species turnover, varying with the order of zeta and thus with the level of co-occurrence of the species and, by extension, their commonness and rarity. In particular, precipitation gradients emerged as drivers in the turnover of rare species, whereas temperature gradients were more important drivers of turnover in widespread species. * Appreciation of the factors that drive compositional turnover across multiple sites is necessary for accommodating the full spectrum of compositional turnover across rare to common species. This extends beyond understanding drivers for pairwise beta diversity only. MS-GDM provides a valuable addition to the toolkit of GDM, with further potential for survey gap analysis and prediction of species composition in unsampled sites.","author":[{"dropping-particle":"","family":"Latombe","given":"Guillaume","non-dropping-particle":"","parse-names":false,"suffix":""},{"dropping-particle":"","family":"Hui","given":"Cang","non-dropping-particle":"","parse-names":false,"suffix":""},{"dropping-particle":"","family":"McGeoch","given":"Melodie A.","non-dropping-particle":"","parse-names":false,"suffix":""}],"container-title":"Methods in Ecology and Evolution","id":"ITEM-1","issue":"4","issued":{"date-parts":[["2017"]]},"page":"431-442","title":"Multi-site generalised dissimilarity modelling: using zeta diversity to differentiate drivers of turnover in rare and widespread species","type":"article-journal","volume":"8"},"uris":["http://www.mendeley.com/documents/?uuid=01caa680-0e02-46b7-a52b-25188511da55"]}],"mendeley":{"formattedCitation":"(Latombe, Hui, &amp; McGeoch, 2017)","plainTextFormattedCitation":"(Latombe, Hui, &amp; McGeoch, 2017)","previouslyFormattedCitation":"(Latombe et al., 2017)"},"properties":{"noteIndex":0},"schema":"https://github.com/citation-style-language/schema/raw/master/csl-citation.json"}</w:instrText>
      </w:r>
      <w:r w:rsidRPr="00EA10E9">
        <w:rPr>
          <w:color w:val="FF0000"/>
          <w:lang w:eastAsia="en-GB"/>
        </w:rPr>
        <w:fldChar w:fldCharType="separate"/>
      </w:r>
      <w:r w:rsidR="00B779EA" w:rsidRPr="00B779EA">
        <w:rPr>
          <w:noProof/>
          <w:color w:val="FF0000"/>
          <w:lang w:eastAsia="en-GB"/>
        </w:rPr>
        <w:t>(Latombe, Hui, &amp; McGeoch, 2017)</w:t>
      </w:r>
      <w:r w:rsidRPr="00EA10E9">
        <w:rPr>
          <w:color w:val="FF0000"/>
          <w:lang w:eastAsia="en-GB"/>
        </w:rPr>
        <w:fldChar w:fldCharType="end"/>
      </w:r>
      <w:r w:rsidRPr="00445A39">
        <w:rPr>
          <w:lang w:eastAsia="en-GB"/>
        </w:rPr>
        <w:t>. To calculate ζ-diversity we used the ‘</w:t>
      </w:r>
      <w:proofErr w:type="spellStart"/>
      <w:r w:rsidRPr="00445A39">
        <w:rPr>
          <w:lang w:eastAsia="en-GB"/>
        </w:rPr>
        <w:t>zetadiv</w:t>
      </w:r>
      <w:proofErr w:type="spellEnd"/>
      <w:r w:rsidRPr="00445A39">
        <w:rPr>
          <w:lang w:eastAsia="en-GB"/>
        </w:rPr>
        <w:t xml:space="preserve">’ R package </w:t>
      </w:r>
      <w:r w:rsidRPr="00445A39">
        <w:rPr>
          <w:lang w:eastAsia="en-GB"/>
        </w:rPr>
        <w:fldChar w:fldCharType="begin" w:fldLock="1"/>
      </w:r>
      <w:r w:rsidR="00B779EA">
        <w:rPr>
          <w:lang w:eastAsia="en-GB"/>
        </w:rPr>
        <w:instrText>ADDIN CSL_CITATION {"citationItems":[{"id":"ITEM-1","itemData":{"DOI":"10.1101/324897","abstract":"Spatial variation in compositional diversity, or species turnover, is necessary for capturing the components of heterogeneity that constitute biodiversity. However, no incidence-based metric of pairwise species turnover can calculate all components of diversity partitioning. Zeta (ζ) diversity, the mean number of species shared by any given number of sites or assemblages, captures all diversity components produced by assemblage partitioning. zetadiv is an R package for analysing and measuring compositional change for occurrence data using zeta diversity. Four types of analyses are performed on bird composition data in Australia: (i) decline in zeta diversity; (ii) distance decay; (iii) multi-site generalised dissimilarity modelling; and (iv) hierarchical scaling. Some analyses, such as the zeta decline, are specific to zeta diversity, whereas others, such as distance decay, are commonly applied to beta diversity, and have been adapted using zeta diversity to differentiate the contribution of common and rare species to compositional change.","author":[{"dropping-particle":"","family":"Latombe","given":"Guillaume","non-dropping-particle":"","parse-names":false,"suffix":""},{"dropping-particle":"","family":"McGeoch","given":"Melodie A","non-dropping-particle":"","parse-names":false,"suffix":""},{"dropping-particle":"","family":"Nipperess","given":"David","non-dropping-particle":"","parse-names":false,"suffix":""},{"dropping-particle":"","family":"Hui","given":"Cang","non-dropping-particle":"","parse-names":false,"suffix":""}],"container-title":"bioRxiv","id":"ITEM-1","issue":"May","issued":{"date-parts":[["2018"]]},"title":"zetadiv: an R package for computing compositional change across multiple sites, assemblages or cases","type":"article-journal"},"uris":["http://www.mendeley.com/documents/?uuid=6bafa9ae-3001-4cb7-8484-c8e8466d99e5"]}],"mendeley":{"formattedCitation":"(Latombe, McGeoch, Nipperess, &amp; Hui, 2018)","plainTextFormattedCitation":"(Latombe, McGeoch, Nipperess, &amp; Hui, 2018)","previouslyFormattedCitation":"(Latombe et al., 2018)"},"properties":{"noteIndex":0},"schema":"https://github.com/citation-style-language/schema/raw/master/csl-citation.json"}</w:instrText>
      </w:r>
      <w:r w:rsidRPr="00445A39">
        <w:rPr>
          <w:lang w:eastAsia="en-GB"/>
        </w:rPr>
        <w:fldChar w:fldCharType="separate"/>
      </w:r>
      <w:r w:rsidR="00B779EA" w:rsidRPr="00B779EA">
        <w:rPr>
          <w:noProof/>
          <w:lang w:eastAsia="en-GB"/>
        </w:rPr>
        <w:t>(Latombe, McGeoch, Nipperess, &amp; Hui, 2018)</w:t>
      </w:r>
      <w:r w:rsidRPr="00445A39">
        <w:rPr>
          <w:lang w:eastAsia="en-GB"/>
        </w:rPr>
        <w:fldChar w:fldCharType="end"/>
      </w:r>
      <w:r w:rsidRPr="00445A39">
        <w:rPr>
          <w:lang w:eastAsia="en-GB"/>
        </w:rPr>
        <w:t>.</w:t>
      </w:r>
    </w:p>
    <w:p w14:paraId="7E28ECBA" w14:textId="77777777" w:rsidR="00EB22E6" w:rsidRPr="00445A39" w:rsidRDefault="00EB22E6" w:rsidP="00EB22E6">
      <w:pPr>
        <w:pStyle w:val="Heading2"/>
        <w:rPr>
          <w:rFonts w:ascii="Times New Roman" w:hAnsi="Times New Roman" w:cs="Times New Roman"/>
          <w:lang w:eastAsia="en-GB"/>
        </w:rPr>
      </w:pPr>
      <w:bookmarkStart w:id="4" w:name="_Toc18065047"/>
      <w:r w:rsidRPr="00445A39">
        <w:rPr>
          <w:rFonts w:ascii="Times New Roman" w:hAnsi="Times New Roman" w:cs="Times New Roman"/>
          <w:lang w:eastAsia="en-GB"/>
        </w:rPr>
        <w:t>Hierarchical clustering analysis</w:t>
      </w:r>
      <w:bookmarkEnd w:id="4"/>
    </w:p>
    <w:p w14:paraId="030EA9F0" w14:textId="2FF0DA53" w:rsidR="00EB22E6" w:rsidRPr="00E3620F" w:rsidRDefault="00EB22E6" w:rsidP="00EB22E6">
      <w:pPr>
        <w:rPr>
          <w:color w:val="7030A0"/>
          <w:lang w:eastAsia="en-GB"/>
        </w:rPr>
      </w:pPr>
      <w:r w:rsidRPr="00445A39">
        <w:rPr>
          <w:lang w:eastAsia="en-GB"/>
        </w:rPr>
        <w:t xml:space="preserve">To infer factors affecting species composition of the islands, we first need to compare their fauna. To achieve this we computed a dissimilarity index using the ‘vegan’ R package </w:t>
      </w:r>
      <w:r w:rsidRPr="00445A39">
        <w:rPr>
          <w:lang w:eastAsia="en-GB"/>
        </w:rPr>
        <w:fldChar w:fldCharType="begin" w:fldLock="1"/>
      </w:r>
      <w:r w:rsidRPr="00445A39">
        <w:rPr>
          <w:lang w:eastAsia="en-GB"/>
        </w:rPr>
        <w:instrText>ADDIN CSL_CITATION {"citationItems":[{"id":"ITEM-1","itemData":{"author":[{"dropping-particle":"","family":"Oksanen","given":"Jari","non-dropping-particle":"","parse-names":false,"suffix":""},{"dropping-particle":"","family":"Guillaume Blanchet","given":"F","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H. Stevens","given":"M. Henry","non-dropping-particle":"","parse-names":false,"suffix":""},{"dropping-particle":"","family":"Szoecs","given":"Eduard","non-dropping-particle":"","parse-names":false,"suffix":""},{"dropping-particle":"","family":"Wagner","given":"Helene","non-dropping-particle":"","parse-names":false,"suffix":""}],"id":"ITEM-1","issued":{"date-parts":[["2019"]]},"number":"2.5-5","title":"vegan: Community Ecology Package. R package version 2.5-4.","type":"article"},"uris":["http://www.mendeley.com/documents/?uuid=dd2c9b1f-130d-4259-a30d-cf833bdba204"]}],"mendeley":{"formattedCitation":"(Oksanen et al., 2019)","plainTextFormattedCitation":"(Oksanen et al., 2019)","previouslyFormattedCitation":"(Oksanen et al., 2019)"},"properties":{"noteIndex":0},"schema":"https://github.com/citation-style-language/schema/raw/master/csl-citation.json"}</w:instrText>
      </w:r>
      <w:r w:rsidRPr="00445A39">
        <w:rPr>
          <w:lang w:eastAsia="en-GB"/>
        </w:rPr>
        <w:fldChar w:fldCharType="separate"/>
      </w:r>
      <w:r w:rsidRPr="00445A39">
        <w:rPr>
          <w:noProof/>
          <w:lang w:eastAsia="en-GB"/>
        </w:rPr>
        <w:t>(Oksanen et al., 2019)</w:t>
      </w:r>
      <w:r w:rsidRPr="00445A39">
        <w:rPr>
          <w:lang w:eastAsia="en-GB"/>
        </w:rPr>
        <w:fldChar w:fldCharType="end"/>
      </w:r>
      <w:r w:rsidRPr="00445A39">
        <w:rPr>
          <w:lang w:eastAsia="en-GB"/>
        </w:rPr>
        <w:t xml:space="preserve"> which</w:t>
      </w:r>
      <w:r w:rsidR="00E3620F">
        <w:rPr>
          <w:lang w:eastAsia="en-GB"/>
        </w:rPr>
        <w:t>, among other things,</w:t>
      </w:r>
      <w:r w:rsidRPr="00445A39">
        <w:rPr>
          <w:lang w:eastAsia="en-GB"/>
        </w:rPr>
        <w:t xml:space="preserve"> measures the difference in species composition among the islands. We then used UPGMA </w:t>
      </w:r>
      <w:r w:rsidRPr="00E3620F">
        <w:rPr>
          <w:color w:val="FF0000"/>
          <w:lang w:eastAsia="en-GB"/>
        </w:rPr>
        <w:t xml:space="preserve">(Unweighted Pair Group Method with Arithmetic mean) </w:t>
      </w:r>
      <w:r w:rsidRPr="00445A39">
        <w:rPr>
          <w:lang w:eastAsia="en-GB"/>
        </w:rPr>
        <w:fldChar w:fldCharType="begin" w:fldLock="1"/>
      </w:r>
      <w:r w:rsidR="00B779EA">
        <w:rPr>
          <w:lang w:eastAsia="en-GB"/>
        </w:rPr>
        <w:instrText>ADDIN CSL_CITATION {"citationItems":[{"id":"ITEM-1","itemData":{"DOI":"citeulike-article-id:1327877","ISBN":"0254643000","ISSN":"0022-8850","abstract":"Starting with correlation coefficients (based on numerous characters) among species of a systematic unit, the authors developed a method for grouping species, and regrouping the resultant assemblages, to form a classifactory hierarchy most easily expressed as a treelike diagram of relationships. The details of this method are described, using as an example a group of bees. The resulting classification was similar to that previously established by classical systematic methods, although some taxonomic changes were made in view of the new light thrown on relationships. The method is time consuming, although practical in isolated cases, with punched-card machines such as were used; it becomes generally practical with increasingly widely available digital computers.","author":[{"dropping-particle":"","family":"Sokal","given":"Robert R.","non-dropping-particle":"","parse-names":false,"suffix":""},{"dropping-particle":"","family":"Michener","given":"Charles","non-dropping-particle":"","parse-names":false,"suffix":""}],"container-title":"University of Kansas Science Bulletin","id":"ITEM-1","issue":"March","issued":{"date-parts":[["1958"]]},"page":"1409-1438","title":"A statistical method for evaluating systematic relationships","type":"article-journal","volume":"38"},"uris":["http://www.mendeley.com/documents/?uuid=fad5602b-c82c-4b5a-84b1-172db8db3a6a"]}],"mendeley":{"formattedCitation":"(Sokal &amp; Michener, 1958)","plainTextFormattedCitation":"(Sokal &amp; Michener, 1958)","previouslyFormattedCitation":"(Sokal and Michener, 1958)"},"properties":{"noteIndex":0},"schema":"https://github.com/citation-style-language/schema/raw/master/csl-citation.json"}</w:instrText>
      </w:r>
      <w:r w:rsidRPr="00445A39">
        <w:rPr>
          <w:lang w:eastAsia="en-GB"/>
        </w:rPr>
        <w:fldChar w:fldCharType="separate"/>
      </w:r>
      <w:r w:rsidR="00B779EA" w:rsidRPr="00B779EA">
        <w:rPr>
          <w:noProof/>
          <w:lang w:eastAsia="en-GB"/>
        </w:rPr>
        <w:t>(Sokal &amp; Michener, 1958)</w:t>
      </w:r>
      <w:r w:rsidRPr="00445A39">
        <w:rPr>
          <w:lang w:eastAsia="en-GB"/>
        </w:rPr>
        <w:fldChar w:fldCharType="end"/>
      </w:r>
      <w:r w:rsidR="00E3620F">
        <w:rPr>
          <w:lang w:eastAsia="en-GB"/>
        </w:rPr>
        <w:t xml:space="preserve">, </w:t>
      </w:r>
      <w:r w:rsidRPr="00445A39">
        <w:rPr>
          <w:lang w:eastAsia="en-GB"/>
        </w:rPr>
        <w:t xml:space="preserve">a very common form of hierarchical clustering </w:t>
      </w:r>
      <w:r w:rsidRPr="00E3620F">
        <w:rPr>
          <w:color w:val="FF0000"/>
          <w:lang w:eastAsia="en-GB"/>
        </w:rPr>
        <w:t>in ecology as well as other areas of biology</w:t>
      </w:r>
      <w:r w:rsidRPr="00445A39">
        <w:rPr>
          <w:lang w:eastAsia="en-GB"/>
        </w:rPr>
        <w:t xml:space="preserve">. This method is included in the R-native ‘stats’ package and we </w:t>
      </w:r>
      <w:r w:rsidR="00E3620F">
        <w:rPr>
          <w:lang w:eastAsia="en-GB"/>
        </w:rPr>
        <w:t>used</w:t>
      </w:r>
      <w:r w:rsidRPr="00445A39">
        <w:rPr>
          <w:lang w:eastAsia="en-GB"/>
        </w:rPr>
        <w:t xml:space="preserve"> the </w:t>
      </w:r>
      <w:proofErr w:type="spellStart"/>
      <w:r w:rsidRPr="00445A39">
        <w:rPr>
          <w:lang w:eastAsia="en-GB"/>
        </w:rPr>
        <w:t>hclust</w:t>
      </w:r>
      <w:proofErr w:type="spellEnd"/>
      <w:r w:rsidRPr="00445A39">
        <w:rPr>
          <w:lang w:eastAsia="en-GB"/>
        </w:rPr>
        <w:t xml:space="preserve"> command</w:t>
      </w:r>
      <w:r w:rsidRPr="00E3620F">
        <w:rPr>
          <w:lang w:eastAsia="en-GB"/>
        </w:rPr>
        <w:fldChar w:fldCharType="begin" w:fldLock="1"/>
      </w:r>
      <w:r w:rsidRPr="00E3620F">
        <w:rPr>
          <w:lang w:eastAsia="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eb539411-a74f-497c-9914-30fc4404035e"]}],"mendeley":{"formattedCitation":"(R Core Team, 2019)","plainTextFormattedCitation":"(R Core Team, 2019)","previouslyFormattedCitation":"(R Core Team, 2019)"},"properties":{"noteIndex":0},"schema":"https://github.com/citation-style-language/schema/raw/master/csl-citation.json"}</w:instrText>
      </w:r>
      <w:r w:rsidRPr="00E3620F">
        <w:rPr>
          <w:lang w:eastAsia="en-GB"/>
        </w:rPr>
        <w:fldChar w:fldCharType="separate"/>
      </w:r>
      <w:r w:rsidRPr="00E3620F">
        <w:rPr>
          <w:noProof/>
          <w:lang w:eastAsia="en-GB"/>
        </w:rPr>
        <w:t>(R Core Team, 2019)</w:t>
      </w:r>
      <w:r w:rsidRPr="00E3620F">
        <w:rPr>
          <w:lang w:eastAsia="en-GB"/>
        </w:rPr>
        <w:fldChar w:fldCharType="end"/>
      </w:r>
      <w:r w:rsidRPr="00E3620F">
        <w:rPr>
          <w:lang w:eastAsia="en-GB"/>
        </w:rPr>
        <w:t xml:space="preserve">. </w:t>
      </w:r>
      <w:r w:rsidRPr="00E3620F">
        <w:rPr>
          <w:color w:val="7030A0"/>
          <w:lang w:eastAsia="en-GB"/>
        </w:rPr>
        <w:t>We used presence/absence data for all islands in our species list and made a dendrogram from a Jaccard dissimilarity matrix. We also made another dendrogram from the Simpson turnover matrix which we have computed using the ‘</w:t>
      </w:r>
      <w:proofErr w:type="spellStart"/>
      <w:r w:rsidRPr="00E3620F">
        <w:rPr>
          <w:color w:val="7030A0"/>
          <w:lang w:eastAsia="en-GB"/>
        </w:rPr>
        <w:t>betapart</w:t>
      </w:r>
      <w:proofErr w:type="spellEnd"/>
      <w:r w:rsidRPr="00E3620F">
        <w:rPr>
          <w:color w:val="7030A0"/>
          <w:lang w:eastAsia="en-GB"/>
        </w:rPr>
        <w:t xml:space="preserve">’ R package </w:t>
      </w:r>
      <w:r w:rsidRPr="00E3620F">
        <w:rPr>
          <w:color w:val="7030A0"/>
          <w:lang w:eastAsia="en-GB"/>
        </w:rPr>
        <w:fldChar w:fldCharType="begin" w:fldLock="1"/>
      </w:r>
      <w:r w:rsidR="00B779EA">
        <w:rPr>
          <w:color w:val="7030A0"/>
          <w:lang w:eastAsia="en-GB"/>
        </w:rPr>
        <w:instrText>ADDIN CSL_CITATION {"citationItems":[{"id":"ITEM-1","itemData":{"DOI":"10.1111/j.2041-210X.2012.00224.x","ISBN":"2041-210X","ISSN":"2041210X","PMID":"21030248","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1","issue":"5","issued":{"date-parts":[["2012"]]},"page":"808-812","title":"Betapart: An R package for the study of beta diversity","type":"article-journal","volume":"3"},"uris":["http://www.mendeley.com/documents/?uuid=1b87b851-6e6b-4cbd-a35e-2a993c5f7ecb"]}],"mendeley":{"formattedCitation":"(Baselga &amp; Orme, 2012)","plainTextFormattedCitation":"(Baselga &amp; Orme, 2012)","previouslyFormattedCitation":"(Baselga and Orme, 2012)"},"properties":{"noteIndex":0},"schema":"https://github.com/citation-style-language/schema/raw/master/csl-citation.json"}</w:instrText>
      </w:r>
      <w:r w:rsidRPr="00E3620F">
        <w:rPr>
          <w:color w:val="7030A0"/>
          <w:lang w:eastAsia="en-GB"/>
        </w:rPr>
        <w:fldChar w:fldCharType="separate"/>
      </w:r>
      <w:r w:rsidR="00B779EA" w:rsidRPr="00B779EA">
        <w:rPr>
          <w:noProof/>
          <w:color w:val="7030A0"/>
          <w:lang w:eastAsia="en-GB"/>
        </w:rPr>
        <w:t>(Baselga &amp; Orme, 2012)</w:t>
      </w:r>
      <w:r w:rsidRPr="00E3620F">
        <w:rPr>
          <w:color w:val="7030A0"/>
          <w:lang w:eastAsia="en-GB"/>
        </w:rPr>
        <w:fldChar w:fldCharType="end"/>
      </w:r>
      <w:r w:rsidRPr="00E3620F">
        <w:rPr>
          <w:color w:val="7030A0"/>
          <w:lang w:eastAsia="en-GB"/>
        </w:rPr>
        <w:t xml:space="preserve">. </w:t>
      </w:r>
    </w:p>
    <w:p w14:paraId="649A1428" w14:textId="77777777" w:rsidR="00EB22E6" w:rsidRPr="00445A39" w:rsidRDefault="00EB22E6" w:rsidP="00EB22E6">
      <w:pPr>
        <w:pStyle w:val="Heading2"/>
        <w:rPr>
          <w:rFonts w:ascii="Times New Roman" w:hAnsi="Times New Roman" w:cs="Times New Roman"/>
          <w:lang w:eastAsia="en-GB"/>
        </w:rPr>
      </w:pPr>
      <w:bookmarkStart w:id="5" w:name="_Toc18065048"/>
      <w:r w:rsidRPr="00445A39">
        <w:rPr>
          <w:rFonts w:ascii="Times New Roman" w:hAnsi="Times New Roman" w:cs="Times New Roman"/>
          <w:lang w:eastAsia="en-GB"/>
        </w:rPr>
        <w:t>Generalized Linear Models (GLM)</w:t>
      </w:r>
      <w:bookmarkEnd w:id="5"/>
    </w:p>
    <w:p w14:paraId="060436AD" w14:textId="0163C8BE" w:rsidR="00EB22E6" w:rsidRPr="00445A39" w:rsidRDefault="00EB22E6" w:rsidP="00EB22E6">
      <w:pPr>
        <w:rPr>
          <w:lang w:eastAsia="en-GB"/>
        </w:rPr>
      </w:pPr>
      <w:r w:rsidRPr="00445A39">
        <w:rPr>
          <w:lang w:eastAsia="en-GB"/>
        </w:rPr>
        <w:t xml:space="preserve">We used Generalized Linear Models to analyse which factors among the current geographic and climatic conditions of the islands </w:t>
      </w:r>
      <w:r w:rsidRPr="00445A39">
        <w:rPr>
          <w:lang w:eastAsia="en-GB"/>
        </w:rPr>
        <w:fldChar w:fldCharType="begin" w:fldLock="1"/>
      </w:r>
      <w:r w:rsidRPr="00445A39">
        <w:rPr>
          <w:lang w:eastAsia="en-GB"/>
        </w:rPr>
        <w:instrText>ADDIN CSL_CITATION {"citationItems":[{"id":"ITEM-1","itemData":{"author":[{"dropping-particle":"","family":"European Environment Agency (EEA)","given":"","non-dropping-particle":"","parse-names":false,"suffix":""}],"container-title":"© European Union, Copernicus Land Monitoring Service","id":"ITEM-1","issued":{"date-parts":[["2019"]]},"publisher":"© European Union, Copernicus Land Monitoring Service","title":"Corine Land Cover","type":"article"},"uris":["http://www.mendeley.com/documents/?uuid=95017cf9-489b-4c53-a66d-9cb6990e84af"]}],"mendeley":{"formattedCitation":"(European Environment Agency (EEA), 2019)","plainTextFormattedCitation":"(European Environment Agency (EEA), 2019)","previouslyFormattedCitation":"(European Environment Agency (EEA), 2019)"},"properties":{"noteIndex":0},"schema":"https://github.com/citation-style-language/schema/raw/master/csl-citation.json"}</w:instrText>
      </w:r>
      <w:r w:rsidRPr="00445A39">
        <w:rPr>
          <w:lang w:eastAsia="en-GB"/>
        </w:rPr>
        <w:fldChar w:fldCharType="separate"/>
      </w:r>
      <w:r w:rsidRPr="00445A39">
        <w:rPr>
          <w:noProof/>
          <w:lang w:eastAsia="en-GB"/>
        </w:rPr>
        <w:t>(European Environment Agency (EEA), 2019)</w:t>
      </w:r>
      <w:r w:rsidRPr="00445A39">
        <w:rPr>
          <w:lang w:eastAsia="en-GB"/>
        </w:rPr>
        <w:fldChar w:fldCharType="end"/>
      </w:r>
      <w:r w:rsidR="00391A2D" w:rsidRPr="00391A2D">
        <w:rPr>
          <w:lang w:eastAsia="en-GB"/>
        </w:rPr>
        <w:t xml:space="preserve"> </w:t>
      </w:r>
      <w:r w:rsidR="00391A2D" w:rsidRPr="00445A39">
        <w:rPr>
          <w:lang w:eastAsia="en-GB"/>
        </w:rPr>
        <w:fldChar w:fldCharType="begin" w:fldLock="1"/>
      </w:r>
      <w:r w:rsidR="00B779EA">
        <w:rPr>
          <w:lang w:eastAsia="en-GB"/>
        </w:rP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398f8582-b141-4dc0-a02b-91b7465024c1"]}],"mendeley":{"formattedCitation":"(Fick &amp; Hijmans, 2017)","plainTextFormattedCitation":"(Fick &amp; Hijmans, 2017)","previouslyFormattedCitation":"(Fick and Hijmans, 2017)"},"properties":{"noteIndex":0},"schema":"https://github.com/citation-style-language/schema/raw/master/csl-citation.json"}</w:instrText>
      </w:r>
      <w:r w:rsidR="00391A2D" w:rsidRPr="00445A39">
        <w:rPr>
          <w:lang w:eastAsia="en-GB"/>
        </w:rPr>
        <w:fldChar w:fldCharType="separate"/>
      </w:r>
      <w:r w:rsidR="00B779EA" w:rsidRPr="00B779EA">
        <w:rPr>
          <w:noProof/>
          <w:lang w:eastAsia="en-GB"/>
        </w:rPr>
        <w:t>(Fick &amp; Hijmans, 2017)</w:t>
      </w:r>
      <w:r w:rsidR="00391A2D" w:rsidRPr="00445A39">
        <w:rPr>
          <w:lang w:eastAsia="en-GB"/>
        </w:rPr>
        <w:fldChar w:fldCharType="end"/>
      </w:r>
      <w:r w:rsidRPr="00445A39">
        <w:rPr>
          <w:lang w:eastAsia="en-GB"/>
        </w:rPr>
        <w:t xml:space="preserve"> were the greatest contributors to </w:t>
      </w:r>
      <w:proofErr w:type="spellStart"/>
      <w:r w:rsidR="00E3620F">
        <w:rPr>
          <w:lang w:eastAsia="en-GB"/>
        </w:rPr>
        <w:t>staphylinid</w:t>
      </w:r>
      <w:proofErr w:type="spellEnd"/>
      <w:r w:rsidR="00E3620F">
        <w:rPr>
          <w:lang w:eastAsia="en-GB"/>
        </w:rPr>
        <w:t xml:space="preserve"> </w:t>
      </w:r>
      <w:r w:rsidRPr="00445A39">
        <w:rPr>
          <w:lang w:eastAsia="en-GB"/>
        </w:rPr>
        <w:t>species richness</w:t>
      </w:r>
      <w:r w:rsidR="00E3620F">
        <w:rPr>
          <w:lang w:eastAsia="en-GB"/>
        </w:rPr>
        <w:t xml:space="preserve"> in the region</w:t>
      </w:r>
      <w:r w:rsidRPr="00445A39">
        <w:rPr>
          <w:lang w:eastAsia="en-GB"/>
        </w:rPr>
        <w:t>. In our measure of species richness, we have also included currently unidentified morphospecies. We compared the area in km</w:t>
      </w:r>
      <w:r w:rsidRPr="00445A39">
        <w:rPr>
          <w:sz w:val="20"/>
          <w:szCs w:val="20"/>
          <w:vertAlign w:val="superscript"/>
          <w:lang w:eastAsia="en-GB"/>
        </w:rPr>
        <w:t>2</w:t>
      </w:r>
      <w:r w:rsidRPr="00445A39">
        <w:rPr>
          <w:lang w:eastAsia="en-GB"/>
        </w:rPr>
        <w:t xml:space="preserve"> of the islands, the relative amount of forest on a given island </w:t>
      </w:r>
      <w:r w:rsidRPr="00445A39">
        <w:rPr>
          <w:lang w:eastAsia="en-GB"/>
        </w:rPr>
        <w:lastRenderedPageBreak/>
        <w:t xml:space="preserve">(Others/Forest), the precipitation, the mean diurnal temperature variation as well as the average annual temperature variation. We have not included the amount of phrygana in the Others/Forest factor, as it is by far the most dominant vegetation </w:t>
      </w:r>
      <w:proofErr w:type="gramStart"/>
      <w:r w:rsidRPr="00445A39">
        <w:rPr>
          <w:lang w:eastAsia="en-GB"/>
        </w:rPr>
        <w:t>type</w:t>
      </w:r>
      <w:r w:rsidR="00327B42">
        <w:rPr>
          <w:lang w:eastAsia="en-GB"/>
        </w:rPr>
        <w:t>(</w:t>
      </w:r>
      <w:proofErr w:type="gramEnd"/>
      <w:r w:rsidR="00C6200D">
        <w:rPr>
          <w:lang w:eastAsia="en-GB"/>
        </w:rPr>
        <w:t>&gt;</w:t>
      </w:r>
      <w:r w:rsidR="00327B42">
        <w:rPr>
          <w:lang w:eastAsia="en-GB"/>
        </w:rPr>
        <w:t>&gt;50%)</w:t>
      </w:r>
      <w:r w:rsidRPr="00445A39">
        <w:rPr>
          <w:lang w:eastAsia="en-GB"/>
        </w:rPr>
        <w:t xml:space="preserve"> on all islands and would reduce the explanatory ability of this factor because it would minimize the </w:t>
      </w:r>
      <w:r w:rsidR="00327B42">
        <w:rPr>
          <w:lang w:eastAsia="en-GB"/>
        </w:rPr>
        <w:t>information</w:t>
      </w:r>
      <w:r w:rsidRPr="00445A39">
        <w:rPr>
          <w:lang w:eastAsia="en-GB"/>
        </w:rPr>
        <w:t xml:space="preserve"> included in our model. As the amount of phrygana can be inferred when both the amount of forest and other vegetation is known, we do not believe that we reduce the amount of information fed to the </w:t>
      </w:r>
      <w:r w:rsidR="00327B42">
        <w:rPr>
          <w:lang w:eastAsia="en-GB"/>
        </w:rPr>
        <w:t>GLM</w:t>
      </w:r>
      <w:r w:rsidRPr="00445A39">
        <w:rPr>
          <w:lang w:eastAsia="en-GB"/>
        </w:rPr>
        <w:t xml:space="preserve">. The higher this factor is, the more forest is present on the island compared to other, non-phrygana vegetation. We also considered the distance of a given island to the nearest mainland (DCM). These various parameters are shown in table 1. </w:t>
      </w:r>
      <w:r w:rsidRPr="001D2941">
        <w:rPr>
          <w:color w:val="FF0000"/>
          <w:lang w:eastAsia="en-GB"/>
        </w:rPr>
        <w:t>Finally, we calculated an additional factor pertaining to our forest factor, the annual precipitation (</w:t>
      </w:r>
      <w:proofErr w:type="spellStart"/>
      <w:r w:rsidRPr="001D2941">
        <w:rPr>
          <w:color w:val="FF0000"/>
          <w:lang w:eastAsia="en-GB"/>
        </w:rPr>
        <w:t>OFxP</w:t>
      </w:r>
      <w:proofErr w:type="spellEnd"/>
      <w:r w:rsidRPr="001D2941">
        <w:rPr>
          <w:color w:val="FF0000"/>
          <w:lang w:eastAsia="en-GB"/>
        </w:rPr>
        <w:t>) multiplied with the others/forest factor, as these parameters seem to interact to predict the type of forest present</w:t>
      </w:r>
      <w:r w:rsidRPr="00445A39">
        <w:rPr>
          <w:lang w:eastAsia="en-GB"/>
        </w:rPr>
        <w:t xml:space="preserve">. </w:t>
      </w:r>
      <w:r w:rsidRPr="001D2941">
        <w:rPr>
          <w:color w:val="FF0000"/>
          <w:lang w:eastAsia="en-GB"/>
        </w:rPr>
        <w:t>Areas with less moisture will have a different type of forest than ones which are wetter, and this leads to an interaction between the factors. While not included in the table below, it is easily calculated from the data which have been included</w:t>
      </w:r>
      <w:r w:rsidRPr="00445A39">
        <w:rPr>
          <w:lang w:eastAsia="en-GB"/>
        </w:rPr>
        <w:t>. To analyse our GLM we used the dredge function from the ‘</w:t>
      </w:r>
      <w:proofErr w:type="spellStart"/>
      <w:r w:rsidRPr="00445A39">
        <w:rPr>
          <w:lang w:eastAsia="en-GB"/>
        </w:rPr>
        <w:t>MuMIn</w:t>
      </w:r>
      <w:proofErr w:type="spellEnd"/>
      <w:r w:rsidRPr="00445A39">
        <w:rPr>
          <w:lang w:eastAsia="en-GB"/>
        </w:rPr>
        <w:t xml:space="preserve">’ R package </w:t>
      </w:r>
      <w:r w:rsidRPr="00445A39">
        <w:rPr>
          <w:lang w:eastAsia="en-GB"/>
        </w:rPr>
        <w:fldChar w:fldCharType="begin" w:fldLock="1"/>
      </w:r>
      <w:r w:rsidRPr="00445A39">
        <w:rPr>
          <w:lang w:eastAsia="en-GB"/>
        </w:rPr>
        <w:instrText>ADDIN CSL_CITATION {"citationItems":[{"id":"ITEM-1","itemData":{"author":[{"dropping-particle":"","family":"Barton","given":"Kamil","non-dropping-particle":"","parse-names":false,"suffix":""}],"id":"ITEM-1","issued":{"date-parts":[["2018"]]},"number":"1.42.1","publisher":"R Packages","title":"MuMIn: Multi-Model Inference","type":"article"},"uris":["http://www.mendeley.com/documents/?uuid=f4b6732a-4670-4b13-a202-747171c058e6"]}],"mendeley":{"formattedCitation":"(Barton, 2018)","plainTextFormattedCitation":"(Barton, 2018)","previouslyFormattedCitation":"(Barton, 2018)"},"properties":{"noteIndex":0},"schema":"https://github.com/citation-style-language/schema/raw/master/csl-citation.json"}</w:instrText>
      </w:r>
      <w:r w:rsidRPr="00445A39">
        <w:rPr>
          <w:lang w:eastAsia="en-GB"/>
        </w:rPr>
        <w:fldChar w:fldCharType="separate"/>
      </w:r>
      <w:r w:rsidRPr="00445A39">
        <w:rPr>
          <w:noProof/>
          <w:lang w:eastAsia="en-GB"/>
        </w:rPr>
        <w:t>(Barton, 2018)</w:t>
      </w:r>
      <w:r w:rsidRPr="00445A39">
        <w:rPr>
          <w:lang w:eastAsia="en-GB"/>
        </w:rPr>
        <w:fldChar w:fldCharType="end"/>
      </w:r>
      <w:r w:rsidRPr="00445A39">
        <w:rPr>
          <w:lang w:eastAsia="en-GB"/>
        </w:rPr>
        <w:t>. Using the dredge function, we generated information criteria to investigate which model, and thus which parameters, performed the best. The main information criteria which we used was the Akaike Information Criterion (</w:t>
      </w:r>
      <w:proofErr w:type="spellStart"/>
      <w:r w:rsidRPr="00445A39">
        <w:rPr>
          <w:lang w:eastAsia="en-GB"/>
        </w:rPr>
        <w:t>AICc</w:t>
      </w:r>
      <w:proofErr w:type="spellEnd"/>
      <w:r w:rsidRPr="00445A39">
        <w:rPr>
          <w:lang w:eastAsia="en-GB"/>
        </w:rPr>
        <w:t xml:space="preserve">) </w:t>
      </w:r>
      <w:r w:rsidRPr="00445A39">
        <w:rPr>
          <w:lang w:eastAsia="en-GB"/>
        </w:rPr>
        <w:fldChar w:fldCharType="begin" w:fldLock="1"/>
      </w:r>
      <w:r w:rsidRPr="00445A39">
        <w:rPr>
          <w:lang w:eastAsia="en-GB"/>
        </w:rPr>
        <w:instrText>ADDIN CSL_CITATION {"citationItems":[{"id":"ITEM-1","itemData":{"DOI":"10.1109/TAC.1974.1100705","ISSN":"15582523","abstract":"The history of the development of statistical hypothesis testing in time series analysis is reviewed briefly and it is pointed out that the hypothesis testing procedure is not adequately defined as the procedure for statistical model identil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author":[{"dropping-particle":"","family":"Akaike","given":"Hirotugu","non-dropping-particle":"","parse-names":false,"suffix":""}],"container-title":"IEEE Transactions on Automatic Control","id":"ITEM-1","issue":"6","issued":{"date-parts":[["1974"]]},"page":"716-723","title":"A New Look at the Statistical Model Identification","type":"article-journal","volume":"19"},"uris":["http://www.mendeley.com/documents/?uuid=7eda50c4-6bc2-4e75-aa36-9405f461ffbd"]}],"mendeley":{"formattedCitation":"(Akaike, 1974)","plainTextFormattedCitation":"(Akaike, 1974)","previouslyFormattedCitation":"(Akaike, 1974)"},"properties":{"noteIndex":0},"schema":"https://github.com/citation-style-language/schema/raw/master/csl-citation.json"}</w:instrText>
      </w:r>
      <w:r w:rsidRPr="00445A39">
        <w:rPr>
          <w:lang w:eastAsia="en-GB"/>
        </w:rPr>
        <w:fldChar w:fldCharType="separate"/>
      </w:r>
      <w:r w:rsidRPr="00445A39">
        <w:rPr>
          <w:noProof/>
          <w:lang w:eastAsia="en-GB"/>
        </w:rPr>
        <w:t>(Akaike, 1974)</w:t>
      </w:r>
      <w:r w:rsidRPr="00445A39">
        <w:rPr>
          <w:lang w:eastAsia="en-GB"/>
        </w:rPr>
        <w:fldChar w:fldCharType="end"/>
      </w:r>
      <w:r w:rsidRPr="00445A39">
        <w:rPr>
          <w:lang w:eastAsia="en-GB"/>
        </w:rPr>
        <w:t xml:space="preserve"> which was developed to help model selection by investigating how well the specific model explains our data</w:t>
      </w:r>
      <w:r w:rsidR="001D2941">
        <w:rPr>
          <w:lang w:eastAsia="en-GB"/>
        </w:rPr>
        <w:t xml:space="preserve"> relative to the other models</w:t>
      </w:r>
      <w:r w:rsidRPr="00445A39">
        <w:rPr>
          <w:lang w:eastAsia="en-GB"/>
        </w:rPr>
        <w:t xml:space="preserve">. </w:t>
      </w:r>
      <w:r w:rsidRPr="001D2941">
        <w:rPr>
          <w:color w:val="FF0000"/>
          <w:lang w:eastAsia="en-GB"/>
        </w:rPr>
        <w:t xml:space="preserve">While this number is not particularly </w:t>
      </w:r>
      <w:proofErr w:type="gramStart"/>
      <w:r w:rsidRPr="001D2941">
        <w:rPr>
          <w:color w:val="FF0000"/>
          <w:lang w:eastAsia="en-GB"/>
        </w:rPr>
        <w:t>useful in itself, comparing</w:t>
      </w:r>
      <w:proofErr w:type="gramEnd"/>
      <w:r w:rsidRPr="001D2941">
        <w:rPr>
          <w:color w:val="FF0000"/>
          <w:lang w:eastAsia="en-GB"/>
        </w:rPr>
        <w:t xml:space="preserve"> it to the values of other models in our GLM gives us a comparative method to investigate the best model - the lower the </w:t>
      </w:r>
      <w:proofErr w:type="spellStart"/>
      <w:r w:rsidRPr="001D2941">
        <w:rPr>
          <w:color w:val="FF0000"/>
          <w:lang w:eastAsia="en-GB"/>
        </w:rPr>
        <w:t>AICc</w:t>
      </w:r>
      <w:proofErr w:type="spellEnd"/>
      <w:r w:rsidRPr="001D2941">
        <w:rPr>
          <w:color w:val="FF0000"/>
          <w:lang w:eastAsia="en-GB"/>
        </w:rPr>
        <w:t xml:space="preserve"> is, the better it explains our data.</w:t>
      </w:r>
    </w:p>
    <w:tbl>
      <w:tblPr>
        <w:tblW w:w="0" w:type="auto"/>
        <w:tblCellMar>
          <w:top w:w="15" w:type="dxa"/>
          <w:left w:w="15" w:type="dxa"/>
          <w:bottom w:w="15" w:type="dxa"/>
          <w:right w:w="15" w:type="dxa"/>
        </w:tblCellMar>
        <w:tblLook w:val="04A0" w:firstRow="1" w:lastRow="0" w:firstColumn="1" w:lastColumn="0" w:noHBand="0" w:noVBand="1"/>
      </w:tblPr>
      <w:tblGrid>
        <w:gridCol w:w="1124"/>
        <w:gridCol w:w="811"/>
        <w:gridCol w:w="757"/>
        <w:gridCol w:w="957"/>
        <w:gridCol w:w="1230"/>
        <w:gridCol w:w="825"/>
        <w:gridCol w:w="1236"/>
        <w:gridCol w:w="1147"/>
        <w:gridCol w:w="919"/>
      </w:tblGrid>
      <w:tr w:rsidR="00327B42" w:rsidRPr="00445A39" w14:paraId="5A00CA0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FAB48" w14:textId="77777777" w:rsidR="00327B42" w:rsidRPr="00445A39" w:rsidRDefault="00327B42" w:rsidP="00C02A1B">
            <w:pPr>
              <w:rPr>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8ADFEA" w14:textId="77777777" w:rsidR="00327B42" w:rsidRPr="00445A39" w:rsidRDefault="00327B42" w:rsidP="00C02A1B">
            <w:pPr>
              <w:rPr>
                <w:lang w:eastAsia="en-GB"/>
              </w:rPr>
            </w:pPr>
            <w:r w:rsidRPr="00445A39">
              <w:rPr>
                <w:sz w:val="20"/>
                <w:szCs w:val="20"/>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D1077" w14:textId="77777777" w:rsidR="00327B42" w:rsidRPr="00445A39" w:rsidRDefault="00327B42" w:rsidP="00C02A1B">
            <w:pPr>
              <w:rPr>
                <w:lang w:eastAsia="en-GB"/>
              </w:rPr>
            </w:pPr>
            <w:r w:rsidRPr="00445A39">
              <w:rPr>
                <w:sz w:val="20"/>
                <w:szCs w:val="20"/>
                <w:lang w:eastAsia="en-GB"/>
              </w:rPr>
              <w:t>Area of is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D73D5" w14:textId="77777777" w:rsidR="00327B42" w:rsidRPr="00445A39" w:rsidRDefault="00327B42" w:rsidP="00C02A1B">
            <w:pPr>
              <w:rPr>
                <w:lang w:eastAsia="en-GB"/>
              </w:rPr>
            </w:pPr>
            <w:r w:rsidRPr="00445A39">
              <w:rPr>
                <w:sz w:val="20"/>
                <w:szCs w:val="20"/>
                <w:lang w:eastAsia="en-GB"/>
              </w:rPr>
              <w:t>Distance to mainla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17A9B" w14:textId="77777777" w:rsidR="00327B42" w:rsidRPr="00445A39" w:rsidRDefault="00327B42" w:rsidP="00C02A1B">
            <w:pPr>
              <w:rPr>
                <w:lang w:eastAsia="en-GB"/>
              </w:rPr>
            </w:pPr>
            <w:r w:rsidRPr="00445A39">
              <w:rPr>
                <w:sz w:val="20"/>
                <w:szCs w:val="20"/>
                <w:lang w:eastAsia="en-GB"/>
              </w:rPr>
              <w:t>Annual Precipi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99068" w14:textId="77777777" w:rsidR="00327B42" w:rsidRPr="00445A39" w:rsidRDefault="00327B42" w:rsidP="00C02A1B">
            <w:pPr>
              <w:rPr>
                <w:lang w:eastAsia="en-GB"/>
              </w:rPr>
            </w:pPr>
            <w:r w:rsidRPr="00445A39">
              <w:rPr>
                <w:sz w:val="20"/>
                <w:szCs w:val="20"/>
                <w:lang w:eastAsia="en-GB"/>
              </w:rPr>
              <w:t>Mean Diurnal Ran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75C89E" w14:textId="77777777" w:rsidR="00327B42" w:rsidRPr="00445A39" w:rsidRDefault="00327B42" w:rsidP="00C02A1B">
            <w:pPr>
              <w:rPr>
                <w:lang w:eastAsia="en-GB"/>
              </w:rPr>
            </w:pPr>
            <w:r w:rsidRPr="00445A39">
              <w:rPr>
                <w:sz w:val="20"/>
                <w:szCs w:val="20"/>
                <w:lang w:eastAsia="en-GB"/>
              </w:rPr>
              <w:t>Annual Temperature ran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9DF8EA" w14:textId="77777777" w:rsidR="00327B42" w:rsidRPr="00445A39" w:rsidRDefault="00327B42" w:rsidP="00C02A1B">
            <w:pPr>
              <w:rPr>
                <w:lang w:eastAsia="en-GB"/>
              </w:rPr>
            </w:pPr>
            <w:r w:rsidRPr="00445A39">
              <w:rPr>
                <w:sz w:val="20"/>
                <w:szCs w:val="20"/>
                <w:lang w:eastAsia="en-GB"/>
              </w:rPr>
              <w:t>Other Vegetation/ For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630699" w14:textId="77777777" w:rsidR="00327B42" w:rsidRPr="00445A39" w:rsidRDefault="00327B42" w:rsidP="00C02A1B">
            <w:pPr>
              <w:rPr>
                <w:lang w:eastAsia="en-GB"/>
              </w:rPr>
            </w:pPr>
            <w:r w:rsidRPr="00445A39">
              <w:rPr>
                <w:sz w:val="20"/>
                <w:szCs w:val="20"/>
                <w:lang w:eastAsia="en-GB"/>
              </w:rPr>
              <w:t>Endemic species</w:t>
            </w:r>
          </w:p>
        </w:tc>
      </w:tr>
      <w:tr w:rsidR="00327B42" w:rsidRPr="00445A39" w14:paraId="7760ED50"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53ACC9" w14:textId="77777777" w:rsidR="00327B42" w:rsidRPr="00445A39" w:rsidRDefault="00327B42" w:rsidP="00C02A1B">
            <w:pPr>
              <w:rPr>
                <w:lang w:eastAsia="en-GB"/>
              </w:rPr>
            </w:pPr>
            <w:r w:rsidRPr="00445A39">
              <w:rPr>
                <w:sz w:val="20"/>
                <w:szCs w:val="20"/>
                <w:lang w:eastAsia="en-GB"/>
              </w:rPr>
              <w:t>Skyr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87BFB" w14:textId="77777777" w:rsidR="00327B42" w:rsidRPr="00445A39" w:rsidRDefault="00327B42" w:rsidP="00C02A1B">
            <w:pPr>
              <w:rPr>
                <w:lang w:eastAsia="en-GB"/>
              </w:rPr>
            </w:pPr>
            <w:r w:rsidRPr="00445A39">
              <w:rPr>
                <w:sz w:val="20"/>
                <w:szCs w:val="20"/>
                <w:lang w:eastAsia="en-GB"/>
              </w:rPr>
              <w:t>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90175" w14:textId="77777777" w:rsidR="00327B42" w:rsidRPr="00445A39" w:rsidRDefault="00327B42" w:rsidP="00C02A1B">
            <w:pPr>
              <w:rPr>
                <w:lang w:eastAsia="en-GB"/>
              </w:rPr>
            </w:pPr>
            <w:r w:rsidRPr="00445A39">
              <w:rPr>
                <w:sz w:val="20"/>
                <w:szCs w:val="20"/>
                <w:lang w:eastAsia="en-GB"/>
              </w:rPr>
              <w:t>2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C4F7" w14:textId="77777777" w:rsidR="00327B42" w:rsidRPr="00445A39" w:rsidRDefault="00327B42" w:rsidP="00C02A1B">
            <w:pPr>
              <w:rPr>
                <w:lang w:eastAsia="en-GB"/>
              </w:rPr>
            </w:pPr>
            <w:r w:rsidRPr="00445A39">
              <w:rPr>
                <w:sz w:val="20"/>
                <w:szCs w:val="20"/>
                <w:lang w:eastAsia="en-GB"/>
              </w:rPr>
              <w:t>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5FAF1" w14:textId="77777777" w:rsidR="00327B42" w:rsidRPr="00445A39" w:rsidRDefault="00327B42" w:rsidP="00C02A1B">
            <w:pPr>
              <w:rPr>
                <w:lang w:eastAsia="en-GB"/>
              </w:rPr>
            </w:pPr>
            <w:r w:rsidRPr="00445A39">
              <w:rPr>
                <w:sz w:val="20"/>
                <w:szCs w:val="20"/>
                <w:lang w:eastAsia="en-GB"/>
              </w:rPr>
              <w:t>42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8C6C4" w14:textId="77777777" w:rsidR="00327B42" w:rsidRPr="00445A39" w:rsidRDefault="00327B42" w:rsidP="00C02A1B">
            <w:pPr>
              <w:rPr>
                <w:lang w:eastAsia="en-GB"/>
              </w:rPr>
            </w:pPr>
            <w:r w:rsidRPr="00445A39">
              <w:rPr>
                <w:sz w:val="20"/>
                <w:szCs w:val="20"/>
                <w:lang w:eastAsia="en-GB"/>
              </w:rPr>
              <w:t>6.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8E3787" w14:textId="77777777" w:rsidR="00327B42" w:rsidRPr="00445A39" w:rsidRDefault="00327B42" w:rsidP="00C02A1B">
            <w:pPr>
              <w:rPr>
                <w:lang w:eastAsia="en-GB"/>
              </w:rPr>
            </w:pPr>
            <w:r w:rsidRPr="00445A39">
              <w:rPr>
                <w:sz w:val="20"/>
                <w:szCs w:val="20"/>
                <w:lang w:eastAsia="en-GB"/>
              </w:rPr>
              <w:t>22.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F5064B" w14:textId="77777777" w:rsidR="00327B42" w:rsidRPr="00445A39" w:rsidRDefault="00327B42" w:rsidP="00C02A1B">
            <w:pPr>
              <w:rPr>
                <w:lang w:eastAsia="en-GB"/>
              </w:rPr>
            </w:pPr>
            <w:r w:rsidRPr="00445A39">
              <w:rPr>
                <w:sz w:val="20"/>
                <w:szCs w:val="20"/>
                <w:lang w:eastAsia="en-GB"/>
              </w:rPr>
              <w:t>0.1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FF3354" w14:textId="77777777" w:rsidR="00327B42" w:rsidRPr="00445A39" w:rsidRDefault="00327B42" w:rsidP="00C02A1B">
            <w:pPr>
              <w:rPr>
                <w:lang w:eastAsia="en-GB"/>
              </w:rPr>
            </w:pPr>
            <w:r w:rsidRPr="00445A39">
              <w:rPr>
                <w:sz w:val="20"/>
                <w:szCs w:val="20"/>
                <w:lang w:eastAsia="en-GB"/>
              </w:rPr>
              <w:t>1</w:t>
            </w:r>
          </w:p>
        </w:tc>
      </w:tr>
      <w:tr w:rsidR="00327B42" w:rsidRPr="00445A39" w14:paraId="47A7D98A"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D010F" w14:textId="77777777" w:rsidR="00327B42" w:rsidRPr="00445A39" w:rsidRDefault="00327B42" w:rsidP="00C02A1B">
            <w:pPr>
              <w:rPr>
                <w:lang w:eastAsia="en-GB"/>
              </w:rPr>
            </w:pPr>
            <w:r w:rsidRPr="00445A39">
              <w:rPr>
                <w:sz w:val="20"/>
                <w:szCs w:val="20"/>
                <w:lang w:eastAsia="en-GB"/>
              </w:rPr>
              <w:t>Ika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E84F9" w14:textId="77777777" w:rsidR="00327B42" w:rsidRPr="00445A39" w:rsidRDefault="00327B42" w:rsidP="00C02A1B">
            <w:pPr>
              <w:rPr>
                <w:lang w:eastAsia="en-GB"/>
              </w:rPr>
            </w:pPr>
            <w:r w:rsidRPr="00445A39">
              <w:rPr>
                <w:sz w:val="20"/>
                <w:szCs w:val="20"/>
                <w:lang w:eastAsia="en-GB"/>
              </w:rPr>
              <w:t>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602D35" w14:textId="77777777" w:rsidR="00327B42" w:rsidRPr="00445A39" w:rsidRDefault="00327B42" w:rsidP="00C02A1B">
            <w:pPr>
              <w:rPr>
                <w:lang w:eastAsia="en-GB"/>
              </w:rPr>
            </w:pPr>
            <w:r w:rsidRPr="00445A39">
              <w:rPr>
                <w:sz w:val="20"/>
                <w:szCs w:val="20"/>
                <w:lang w:eastAsia="en-GB"/>
              </w:rPr>
              <w:t>257.9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3218C" w14:textId="77777777" w:rsidR="00327B42" w:rsidRPr="00445A39" w:rsidRDefault="00327B42" w:rsidP="00C02A1B">
            <w:pPr>
              <w:rPr>
                <w:lang w:eastAsia="en-GB"/>
              </w:rPr>
            </w:pPr>
            <w:r w:rsidRPr="00445A39">
              <w:rPr>
                <w:sz w:val="20"/>
                <w:szCs w:val="20"/>
                <w:lang w:eastAsia="en-GB"/>
              </w:rPr>
              <w:t>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AC2C9" w14:textId="77777777" w:rsidR="00327B42" w:rsidRPr="00445A39" w:rsidRDefault="00327B42" w:rsidP="00C02A1B">
            <w:pPr>
              <w:rPr>
                <w:lang w:eastAsia="en-GB"/>
              </w:rPr>
            </w:pPr>
            <w:r w:rsidRPr="00445A39">
              <w:rPr>
                <w:sz w:val="20"/>
                <w:szCs w:val="20"/>
                <w:lang w:eastAsia="en-GB"/>
              </w:rPr>
              <w:t>5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AF8B70" w14:textId="77777777" w:rsidR="00327B42" w:rsidRPr="00445A39" w:rsidRDefault="00327B42" w:rsidP="00C02A1B">
            <w:pPr>
              <w:rPr>
                <w:lang w:eastAsia="en-GB"/>
              </w:rPr>
            </w:pPr>
            <w:r w:rsidRPr="00445A39">
              <w:rPr>
                <w:sz w:val="20"/>
                <w:szCs w:val="20"/>
                <w:lang w:eastAsia="en-GB"/>
              </w:rPr>
              <w:t>7.6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850941" w14:textId="77777777" w:rsidR="00327B42" w:rsidRPr="00445A39" w:rsidRDefault="00327B42" w:rsidP="00C02A1B">
            <w:pPr>
              <w:rPr>
                <w:lang w:eastAsia="en-GB"/>
              </w:rPr>
            </w:pPr>
            <w:r w:rsidRPr="00445A39">
              <w:rPr>
                <w:sz w:val="20"/>
                <w:szCs w:val="20"/>
                <w:lang w:eastAsia="en-GB"/>
              </w:rPr>
              <w:t>23.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C0B39F" w14:textId="77777777" w:rsidR="00327B42" w:rsidRPr="00445A39" w:rsidRDefault="00327B42" w:rsidP="00C02A1B">
            <w:pPr>
              <w:rPr>
                <w:lang w:eastAsia="en-GB"/>
              </w:rPr>
            </w:pPr>
            <w:r w:rsidRPr="00445A39">
              <w:rPr>
                <w:sz w:val="20"/>
                <w:szCs w:val="20"/>
                <w:lang w:eastAsia="en-GB"/>
              </w:rPr>
              <w:t>0.04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7864C" w14:textId="77777777" w:rsidR="00327B42" w:rsidRPr="00445A39" w:rsidRDefault="00327B42" w:rsidP="00C02A1B">
            <w:pPr>
              <w:rPr>
                <w:lang w:eastAsia="en-GB"/>
              </w:rPr>
            </w:pPr>
            <w:r w:rsidRPr="00445A39">
              <w:rPr>
                <w:sz w:val="20"/>
                <w:szCs w:val="20"/>
                <w:lang w:eastAsia="en-GB"/>
              </w:rPr>
              <w:t>5</w:t>
            </w:r>
          </w:p>
        </w:tc>
      </w:tr>
      <w:tr w:rsidR="00327B42" w:rsidRPr="00445A39" w14:paraId="13F9C4E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516B5D" w14:textId="77777777" w:rsidR="00327B42" w:rsidRPr="00445A39" w:rsidRDefault="00327B42" w:rsidP="00C02A1B">
            <w:pPr>
              <w:rPr>
                <w:lang w:eastAsia="en-GB"/>
              </w:rPr>
            </w:pPr>
            <w:r w:rsidRPr="00445A39">
              <w:rPr>
                <w:sz w:val="20"/>
                <w:szCs w:val="20"/>
                <w:lang w:eastAsia="en-GB"/>
              </w:rPr>
              <w:t>K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0754D" w14:textId="77777777" w:rsidR="00327B42" w:rsidRPr="00445A39" w:rsidRDefault="00327B42" w:rsidP="00C02A1B">
            <w:pPr>
              <w:rPr>
                <w:lang w:eastAsia="en-GB"/>
              </w:rPr>
            </w:pPr>
            <w:r w:rsidRPr="00445A39">
              <w:rPr>
                <w:sz w:val="20"/>
                <w:szCs w:val="20"/>
                <w:lang w:eastAsia="en-GB"/>
              </w:rPr>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F0CC62" w14:textId="77777777" w:rsidR="00327B42" w:rsidRPr="00445A39" w:rsidRDefault="00327B42" w:rsidP="00C02A1B">
            <w:pPr>
              <w:rPr>
                <w:lang w:eastAsia="en-GB"/>
              </w:rPr>
            </w:pPr>
            <w:r w:rsidRPr="00445A39">
              <w:rPr>
                <w:sz w:val="20"/>
                <w:szCs w:val="20"/>
                <w:lang w:eastAsia="en-GB"/>
              </w:rPr>
              <w:t>289.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DBB64" w14:textId="77777777" w:rsidR="00327B42" w:rsidRPr="00445A39" w:rsidRDefault="00327B42" w:rsidP="00C02A1B">
            <w:pPr>
              <w:rPr>
                <w:lang w:eastAsia="en-GB"/>
              </w:rPr>
            </w:pPr>
            <w:r w:rsidRPr="00445A39">
              <w:rPr>
                <w:sz w:val="20"/>
                <w:szCs w:val="20"/>
                <w:lang w:eastAsia="en-GB"/>
              </w:rPr>
              <w:t>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6AEBD5" w14:textId="77777777" w:rsidR="00327B42" w:rsidRPr="00445A39" w:rsidRDefault="00327B42" w:rsidP="00C02A1B">
            <w:pPr>
              <w:rPr>
                <w:lang w:eastAsia="en-GB"/>
              </w:rPr>
            </w:pPr>
            <w:r w:rsidRPr="00445A39">
              <w:rPr>
                <w:sz w:val="20"/>
                <w:szCs w:val="20"/>
                <w:lang w:eastAsia="en-GB"/>
              </w:rPr>
              <w:t>7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E611A3" w14:textId="77777777" w:rsidR="00327B42" w:rsidRPr="00445A39" w:rsidRDefault="00327B42" w:rsidP="00C02A1B">
            <w:pPr>
              <w:rPr>
                <w:lang w:eastAsia="en-GB"/>
              </w:rPr>
            </w:pPr>
            <w:r w:rsidRPr="00445A39">
              <w:rPr>
                <w:sz w:val="20"/>
                <w:szCs w:val="20"/>
                <w:lang w:eastAsia="en-GB"/>
              </w:rPr>
              <w:t>8.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F6A17" w14:textId="77777777" w:rsidR="00327B42" w:rsidRPr="00445A39" w:rsidRDefault="00327B42" w:rsidP="00C02A1B">
            <w:pPr>
              <w:rPr>
                <w:lang w:eastAsia="en-GB"/>
              </w:rPr>
            </w:pPr>
            <w:r w:rsidRPr="00445A39">
              <w:rPr>
                <w:sz w:val="20"/>
                <w:szCs w:val="20"/>
                <w:lang w:eastAsia="en-GB"/>
              </w:rPr>
              <w:t>23.9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D5BFF6" w14:textId="77777777" w:rsidR="00327B42" w:rsidRPr="00445A39" w:rsidRDefault="00327B42" w:rsidP="00C02A1B">
            <w:pPr>
              <w:rPr>
                <w:lang w:eastAsia="en-GB"/>
              </w:rPr>
            </w:pPr>
            <w:r w:rsidRPr="00445A39">
              <w:rPr>
                <w:sz w:val="20"/>
                <w:szCs w:val="20"/>
                <w:lang w:eastAsia="en-GB"/>
              </w:rPr>
              <w:t>1.8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1FE69" w14:textId="77777777" w:rsidR="00327B42" w:rsidRPr="00445A39" w:rsidRDefault="00327B42" w:rsidP="00C02A1B">
            <w:pPr>
              <w:rPr>
                <w:lang w:eastAsia="en-GB"/>
              </w:rPr>
            </w:pPr>
            <w:r w:rsidRPr="00445A39">
              <w:rPr>
                <w:sz w:val="20"/>
                <w:szCs w:val="20"/>
                <w:lang w:eastAsia="en-GB"/>
              </w:rPr>
              <w:t>0</w:t>
            </w:r>
          </w:p>
        </w:tc>
      </w:tr>
      <w:tr w:rsidR="00327B42" w:rsidRPr="00445A39" w14:paraId="1CD7503B"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3CC0C" w14:textId="77777777" w:rsidR="00327B42" w:rsidRPr="00445A39" w:rsidRDefault="00327B42" w:rsidP="00C02A1B">
            <w:pPr>
              <w:rPr>
                <w:lang w:eastAsia="en-GB"/>
              </w:rPr>
            </w:pPr>
            <w:r w:rsidRPr="00445A39">
              <w:rPr>
                <w:sz w:val="20"/>
                <w:szCs w:val="20"/>
                <w:lang w:eastAsia="en-GB"/>
              </w:rPr>
              <w:t>Karpath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7EB68" w14:textId="77777777" w:rsidR="00327B42" w:rsidRPr="00445A39" w:rsidRDefault="00327B42" w:rsidP="00C02A1B">
            <w:pPr>
              <w:rPr>
                <w:lang w:eastAsia="en-GB"/>
              </w:rPr>
            </w:pPr>
            <w:r w:rsidRPr="00445A39">
              <w:rPr>
                <w:sz w:val="20"/>
                <w:szCs w:val="20"/>
                <w:lang w:eastAsia="en-GB"/>
              </w:rPr>
              <w:t>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EE926" w14:textId="77777777" w:rsidR="00327B42" w:rsidRPr="00445A39" w:rsidRDefault="00327B42" w:rsidP="00C02A1B">
            <w:pPr>
              <w:rPr>
                <w:lang w:eastAsia="en-GB"/>
              </w:rPr>
            </w:pPr>
            <w:r w:rsidRPr="00445A39">
              <w:rPr>
                <w:sz w:val="20"/>
                <w:szCs w:val="20"/>
                <w:lang w:eastAsia="en-GB"/>
              </w:rPr>
              <w:t>3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D30DA8" w14:textId="77777777" w:rsidR="00327B42" w:rsidRPr="00445A39" w:rsidRDefault="00327B42" w:rsidP="00C02A1B">
            <w:pPr>
              <w:rPr>
                <w:lang w:eastAsia="en-GB"/>
              </w:rPr>
            </w:pPr>
            <w:r w:rsidRPr="00445A39">
              <w:rPr>
                <w:sz w:val="20"/>
                <w:szCs w:val="20"/>
                <w:lang w:eastAsia="en-GB"/>
              </w:rPr>
              <w:t>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F9803" w14:textId="77777777" w:rsidR="00327B42" w:rsidRPr="00445A39" w:rsidRDefault="00327B42" w:rsidP="00C02A1B">
            <w:pPr>
              <w:rPr>
                <w:lang w:eastAsia="en-GB"/>
              </w:rPr>
            </w:pPr>
            <w:r w:rsidRPr="00445A39">
              <w:rPr>
                <w:sz w:val="20"/>
                <w:szCs w:val="20"/>
                <w:lang w:eastAsia="en-GB"/>
              </w:rPr>
              <w:t>67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37647D" w14:textId="77777777" w:rsidR="00327B42" w:rsidRPr="00445A39" w:rsidRDefault="00327B42" w:rsidP="00C02A1B">
            <w:pPr>
              <w:rPr>
                <w:lang w:eastAsia="en-GB"/>
              </w:rPr>
            </w:pPr>
            <w:r w:rsidRPr="00445A39">
              <w:rPr>
                <w:sz w:val="20"/>
                <w:szCs w:val="20"/>
                <w:lang w:eastAsia="en-GB"/>
              </w:rPr>
              <w:t>6.5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16C822" w14:textId="77777777" w:rsidR="00327B42" w:rsidRPr="00445A39" w:rsidRDefault="00327B42" w:rsidP="00C02A1B">
            <w:pPr>
              <w:rPr>
                <w:lang w:eastAsia="en-GB"/>
              </w:rPr>
            </w:pPr>
            <w:r w:rsidRPr="00445A39">
              <w:rPr>
                <w:sz w:val="20"/>
                <w:szCs w:val="20"/>
                <w:lang w:eastAsia="en-GB"/>
              </w:rPr>
              <w:t>20.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88715" w14:textId="77777777" w:rsidR="00327B42" w:rsidRPr="00445A39" w:rsidRDefault="00327B42" w:rsidP="00C02A1B">
            <w:pPr>
              <w:rPr>
                <w:lang w:eastAsia="en-GB"/>
              </w:rPr>
            </w:pPr>
            <w:r w:rsidRPr="00445A39">
              <w:rPr>
                <w:sz w:val="20"/>
                <w:szCs w:val="20"/>
                <w:lang w:eastAsia="en-GB"/>
              </w:rPr>
              <w:t>0.4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331C74" w14:textId="77777777" w:rsidR="00327B42" w:rsidRPr="00445A39" w:rsidRDefault="00327B42" w:rsidP="00C02A1B">
            <w:pPr>
              <w:rPr>
                <w:lang w:eastAsia="en-GB"/>
              </w:rPr>
            </w:pPr>
            <w:r w:rsidRPr="00445A39">
              <w:rPr>
                <w:sz w:val="20"/>
                <w:szCs w:val="20"/>
                <w:lang w:eastAsia="en-GB"/>
              </w:rPr>
              <w:t>2</w:t>
            </w:r>
          </w:p>
        </w:tc>
      </w:tr>
      <w:tr w:rsidR="00327B42" w:rsidRPr="00445A39" w14:paraId="01AE772C"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DA2DB" w14:textId="77777777" w:rsidR="00327B42" w:rsidRPr="00445A39" w:rsidRDefault="00327B42" w:rsidP="00C02A1B">
            <w:pPr>
              <w:rPr>
                <w:lang w:eastAsia="en-GB"/>
              </w:rPr>
            </w:pPr>
            <w:r w:rsidRPr="00445A39">
              <w:rPr>
                <w:sz w:val="20"/>
                <w:szCs w:val="20"/>
                <w:lang w:eastAsia="en-GB"/>
              </w:rPr>
              <w:t>Sam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CD609B" w14:textId="77777777" w:rsidR="00327B42" w:rsidRPr="00445A39" w:rsidRDefault="00327B42" w:rsidP="00C02A1B">
            <w:pPr>
              <w:rPr>
                <w:lang w:eastAsia="en-GB"/>
              </w:rPr>
            </w:pPr>
            <w:r w:rsidRPr="00445A39">
              <w:rPr>
                <w:sz w:val="20"/>
                <w:szCs w:val="20"/>
                <w:lang w:eastAsia="en-GB"/>
              </w:rPr>
              <w:t>1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000B3B" w14:textId="77777777" w:rsidR="00327B42" w:rsidRPr="00445A39" w:rsidRDefault="00327B42" w:rsidP="00C02A1B">
            <w:pPr>
              <w:rPr>
                <w:lang w:eastAsia="en-GB"/>
              </w:rPr>
            </w:pPr>
            <w:r w:rsidRPr="00445A39">
              <w:rPr>
                <w:sz w:val="20"/>
                <w:szCs w:val="20"/>
                <w:lang w:eastAsia="en-GB"/>
              </w:rPr>
              <w:t>477.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BB7FB9" w14:textId="77777777" w:rsidR="00327B42" w:rsidRPr="00445A39" w:rsidRDefault="00327B42" w:rsidP="00C02A1B">
            <w:pPr>
              <w:rPr>
                <w:lang w:eastAsia="en-GB"/>
              </w:rPr>
            </w:pPr>
            <w:r w:rsidRPr="00445A39">
              <w:rPr>
                <w:sz w:val="20"/>
                <w:szCs w:val="20"/>
                <w:lang w:eastAsia="en-GB"/>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F92E9" w14:textId="77777777" w:rsidR="00327B42" w:rsidRPr="00445A39" w:rsidRDefault="00327B42" w:rsidP="00C02A1B">
            <w:pPr>
              <w:rPr>
                <w:lang w:eastAsia="en-GB"/>
              </w:rPr>
            </w:pPr>
            <w:r w:rsidRPr="00445A39">
              <w:rPr>
                <w:sz w:val="20"/>
                <w:szCs w:val="20"/>
                <w:lang w:eastAsia="en-GB"/>
              </w:rPr>
              <w:t>71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5398B0" w14:textId="77777777" w:rsidR="00327B42" w:rsidRPr="00445A39" w:rsidRDefault="00327B42" w:rsidP="00C02A1B">
            <w:pPr>
              <w:rPr>
                <w:lang w:eastAsia="en-GB"/>
              </w:rPr>
            </w:pPr>
            <w:r w:rsidRPr="00445A39">
              <w:rPr>
                <w:sz w:val="20"/>
                <w:szCs w:val="20"/>
                <w:lang w:eastAsia="en-GB"/>
              </w:rPr>
              <w:t>8.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55993" w14:textId="77777777" w:rsidR="00327B42" w:rsidRPr="00445A39" w:rsidRDefault="00327B42" w:rsidP="00C02A1B">
            <w:pPr>
              <w:rPr>
                <w:lang w:eastAsia="en-GB"/>
              </w:rPr>
            </w:pPr>
            <w:r w:rsidRPr="00445A39">
              <w:rPr>
                <w:sz w:val="20"/>
                <w:szCs w:val="20"/>
                <w:lang w:eastAsia="en-GB"/>
              </w:rPr>
              <w:t>2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A51BE" w14:textId="77777777" w:rsidR="00327B42" w:rsidRPr="00445A39" w:rsidRDefault="00327B42" w:rsidP="00C02A1B">
            <w:pPr>
              <w:rPr>
                <w:lang w:eastAsia="en-GB"/>
              </w:rPr>
            </w:pPr>
            <w:r w:rsidRPr="00445A39">
              <w:rPr>
                <w:sz w:val="20"/>
                <w:szCs w:val="20"/>
                <w:lang w:eastAsia="en-GB"/>
              </w:rPr>
              <w:t>0.4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EAAE1" w14:textId="77777777" w:rsidR="00327B42" w:rsidRPr="00445A39" w:rsidRDefault="00327B42" w:rsidP="00C02A1B">
            <w:pPr>
              <w:rPr>
                <w:lang w:eastAsia="en-GB"/>
              </w:rPr>
            </w:pPr>
            <w:r w:rsidRPr="00445A39">
              <w:rPr>
                <w:sz w:val="20"/>
                <w:szCs w:val="20"/>
                <w:lang w:eastAsia="en-GB"/>
              </w:rPr>
              <w:t>9</w:t>
            </w:r>
          </w:p>
        </w:tc>
      </w:tr>
      <w:tr w:rsidR="00B719BC" w:rsidRPr="00445A39" w14:paraId="5B35297C"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405DB0" w14:textId="22E7D042" w:rsidR="00B719BC" w:rsidRPr="00445A39" w:rsidRDefault="00B719BC" w:rsidP="00C02A1B">
            <w:pPr>
              <w:rPr>
                <w:sz w:val="20"/>
                <w:szCs w:val="20"/>
                <w:lang w:eastAsia="en-GB"/>
              </w:rPr>
            </w:pPr>
            <w:r>
              <w:rPr>
                <w:sz w:val="20"/>
                <w:szCs w:val="20"/>
                <w:lang w:eastAsia="en-GB"/>
              </w:rPr>
              <w:t>Samothrak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570B05" w14:textId="56AEC10F" w:rsidR="00B719BC" w:rsidRPr="00445A39" w:rsidRDefault="00B719BC" w:rsidP="00C02A1B">
            <w:pPr>
              <w:rPr>
                <w:sz w:val="20"/>
                <w:szCs w:val="20"/>
                <w:lang w:eastAsia="en-GB"/>
              </w:rPr>
            </w:pPr>
            <w:r>
              <w:rPr>
                <w:sz w:val="20"/>
                <w:szCs w:val="20"/>
                <w:lang w:eastAsia="en-GB"/>
              </w:rPr>
              <w:t>1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E8FBD" w14:textId="7694687C" w:rsidR="00B719BC" w:rsidRPr="00445A39" w:rsidRDefault="00B719BC" w:rsidP="00C02A1B">
            <w:pPr>
              <w:rPr>
                <w:sz w:val="20"/>
                <w:szCs w:val="20"/>
                <w:lang w:eastAsia="en-GB"/>
              </w:rPr>
            </w:pPr>
            <w:r>
              <w:rPr>
                <w:sz w:val="20"/>
                <w:szCs w:val="20"/>
                <w:lang w:eastAsia="en-GB"/>
              </w:rPr>
              <w:t>1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ED2619" w14:textId="69C188FF" w:rsidR="00B719BC" w:rsidRPr="00445A39" w:rsidRDefault="00B719BC" w:rsidP="00C02A1B">
            <w:pPr>
              <w:rPr>
                <w:sz w:val="20"/>
                <w:szCs w:val="20"/>
                <w:lang w:eastAsia="en-GB"/>
              </w:rPr>
            </w:pPr>
            <w:r>
              <w:rPr>
                <w:sz w:val="20"/>
                <w:szCs w:val="20"/>
                <w:lang w:eastAsia="en-GB"/>
              </w:rPr>
              <w:t>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DB37CB" w14:textId="77777777" w:rsidR="00B719BC" w:rsidRPr="00445A39" w:rsidRDefault="00B719BC" w:rsidP="00C02A1B">
            <w:pPr>
              <w:rPr>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F82EC1" w14:textId="77777777" w:rsidR="00B719BC" w:rsidRPr="00445A39" w:rsidRDefault="00B719BC" w:rsidP="00C02A1B">
            <w:pPr>
              <w:rPr>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266AF2" w14:textId="77777777" w:rsidR="00B719BC" w:rsidRPr="00445A39" w:rsidRDefault="00B719BC" w:rsidP="00C02A1B">
            <w:pPr>
              <w:rPr>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E18EAB" w14:textId="77777777" w:rsidR="00B719BC" w:rsidRPr="00445A39" w:rsidRDefault="00B719BC" w:rsidP="00C02A1B">
            <w:pPr>
              <w:rPr>
                <w:sz w:val="20"/>
                <w:szCs w:val="20"/>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2B1E45" w14:textId="77777777" w:rsidR="00B719BC" w:rsidRPr="00445A39" w:rsidRDefault="00B719BC" w:rsidP="00C02A1B">
            <w:pPr>
              <w:rPr>
                <w:sz w:val="20"/>
                <w:szCs w:val="20"/>
                <w:lang w:eastAsia="en-GB"/>
              </w:rPr>
            </w:pPr>
          </w:p>
        </w:tc>
      </w:tr>
      <w:tr w:rsidR="00327B42" w:rsidRPr="00445A39" w14:paraId="6D82F618" w14:textId="77777777" w:rsidTr="00DE1BD4">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1D1E8903" w14:textId="77777777" w:rsidR="00327B42" w:rsidRPr="00445A39" w:rsidRDefault="00327B42" w:rsidP="00C02A1B">
            <w:pPr>
              <w:rPr>
                <w:lang w:eastAsia="en-GB"/>
              </w:rPr>
            </w:pPr>
            <w:r w:rsidRPr="00445A39">
              <w:rPr>
                <w:sz w:val="20"/>
                <w:szCs w:val="20"/>
                <w:lang w:eastAsia="en-GB"/>
              </w:rPr>
              <w:lastRenderedPageBreak/>
              <w:t>Corfu</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377AEA25" w14:textId="77777777" w:rsidR="00327B42" w:rsidRPr="00445A39" w:rsidRDefault="00327B42" w:rsidP="00C02A1B">
            <w:pPr>
              <w:rPr>
                <w:lang w:eastAsia="en-GB"/>
              </w:rPr>
            </w:pPr>
            <w:r w:rsidRPr="00445A39">
              <w:rPr>
                <w:sz w:val="20"/>
                <w:szCs w:val="20"/>
                <w:lang w:eastAsia="en-GB"/>
              </w:rPr>
              <w:t>236</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17564D0" w14:textId="77777777" w:rsidR="00327B42" w:rsidRPr="00445A39" w:rsidRDefault="00327B42" w:rsidP="00C02A1B">
            <w:pPr>
              <w:rPr>
                <w:lang w:eastAsia="en-GB"/>
              </w:rPr>
            </w:pPr>
            <w:r w:rsidRPr="00445A39">
              <w:rPr>
                <w:sz w:val="20"/>
                <w:szCs w:val="20"/>
                <w:lang w:eastAsia="en-GB"/>
              </w:rPr>
              <w:t>610.9</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FA92B19" w14:textId="77777777" w:rsidR="00327B42" w:rsidRPr="00445A39" w:rsidRDefault="00327B42" w:rsidP="00C02A1B">
            <w:pPr>
              <w:rPr>
                <w:lang w:eastAsia="en-GB"/>
              </w:rPr>
            </w:pPr>
            <w:r w:rsidRPr="00445A39">
              <w:rPr>
                <w:sz w:val="20"/>
                <w:szCs w:val="20"/>
                <w:lang w:eastAsia="en-GB"/>
              </w:rPr>
              <w:t>4.7</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67E72603" w14:textId="77777777" w:rsidR="00327B42" w:rsidRPr="00445A39" w:rsidRDefault="00327B42" w:rsidP="00C02A1B">
            <w:pPr>
              <w:rPr>
                <w:lang w:eastAsia="en-GB"/>
              </w:rPr>
            </w:pPr>
            <w:r w:rsidRPr="00445A39">
              <w:rPr>
                <w:sz w:val="20"/>
                <w:szCs w:val="20"/>
                <w:lang w:eastAsia="en-GB"/>
              </w:rPr>
              <w:t>1097.3</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29AA34D1" w14:textId="77777777" w:rsidR="00327B42" w:rsidRPr="00445A39" w:rsidRDefault="00327B42" w:rsidP="00C02A1B">
            <w:pPr>
              <w:rPr>
                <w:lang w:eastAsia="en-GB"/>
              </w:rPr>
            </w:pPr>
            <w:r w:rsidRPr="00445A39">
              <w:rPr>
                <w:sz w:val="20"/>
                <w:szCs w:val="20"/>
                <w:lang w:eastAsia="en-GB"/>
              </w:rPr>
              <w:t>8.41</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01B9117E" w14:textId="77777777" w:rsidR="00327B42" w:rsidRPr="00445A39" w:rsidRDefault="00327B42" w:rsidP="00C02A1B">
            <w:pPr>
              <w:rPr>
                <w:lang w:eastAsia="en-GB"/>
              </w:rPr>
            </w:pPr>
            <w:r w:rsidRPr="00445A39">
              <w:rPr>
                <w:sz w:val="20"/>
                <w:szCs w:val="20"/>
                <w:lang w:eastAsia="en-GB"/>
              </w:rPr>
              <w:t>23.61</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33E0C0E7" w14:textId="77777777" w:rsidR="00327B42" w:rsidRPr="00445A39" w:rsidRDefault="00327B42" w:rsidP="00C02A1B">
            <w:pPr>
              <w:rPr>
                <w:lang w:eastAsia="en-GB"/>
              </w:rPr>
            </w:pPr>
            <w:r w:rsidRPr="00445A39">
              <w:rPr>
                <w:sz w:val="20"/>
                <w:szCs w:val="20"/>
                <w:lang w:eastAsia="en-GB"/>
              </w:rPr>
              <w:t>4.489</w:t>
            </w:r>
          </w:p>
        </w:tc>
        <w:tc>
          <w:tcPr>
            <w:tcW w:w="0" w:type="auto"/>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50552540" w14:textId="77777777" w:rsidR="00327B42" w:rsidRPr="00445A39" w:rsidRDefault="00327B42" w:rsidP="00C02A1B">
            <w:pPr>
              <w:rPr>
                <w:lang w:eastAsia="en-GB"/>
              </w:rPr>
            </w:pPr>
            <w:r w:rsidRPr="00445A39">
              <w:rPr>
                <w:sz w:val="20"/>
                <w:szCs w:val="20"/>
                <w:lang w:eastAsia="en-GB"/>
              </w:rPr>
              <w:t>14</w:t>
            </w:r>
          </w:p>
        </w:tc>
      </w:tr>
      <w:tr w:rsidR="00327B42" w:rsidRPr="00445A39" w14:paraId="3AC24472"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27DB7F" w14:textId="77777777" w:rsidR="00327B42" w:rsidRPr="00445A39" w:rsidRDefault="00327B42" w:rsidP="00C02A1B">
            <w:pPr>
              <w:rPr>
                <w:lang w:eastAsia="en-GB"/>
              </w:rPr>
            </w:pPr>
            <w:r w:rsidRPr="00445A39">
              <w:rPr>
                <w:sz w:val="20"/>
                <w:szCs w:val="20"/>
                <w:lang w:eastAsia="en-GB"/>
              </w:rPr>
              <w:t>Chi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1C7CD1" w14:textId="77777777" w:rsidR="00327B42" w:rsidRPr="00445A39" w:rsidRDefault="00327B42" w:rsidP="00C02A1B">
            <w:pPr>
              <w:rPr>
                <w:lang w:eastAsia="en-GB"/>
              </w:rPr>
            </w:pPr>
            <w:r w:rsidRPr="00445A39">
              <w:rPr>
                <w:sz w:val="20"/>
                <w:szCs w:val="20"/>
                <w:lang w:eastAsia="en-GB"/>
              </w:rPr>
              <w:t>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D2410" w14:textId="77777777" w:rsidR="00327B42" w:rsidRPr="00445A39" w:rsidRDefault="00327B42" w:rsidP="00C02A1B">
            <w:pPr>
              <w:rPr>
                <w:lang w:eastAsia="en-GB"/>
              </w:rPr>
            </w:pPr>
            <w:r w:rsidRPr="00445A39">
              <w:rPr>
                <w:sz w:val="20"/>
                <w:szCs w:val="20"/>
                <w:lang w:eastAsia="en-GB"/>
              </w:rPr>
              <w:t>851.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8D2DE2" w14:textId="77777777" w:rsidR="00327B42" w:rsidRPr="00445A39" w:rsidRDefault="00327B42" w:rsidP="00C02A1B">
            <w:pPr>
              <w:rPr>
                <w:lang w:eastAsia="en-GB"/>
              </w:rPr>
            </w:pPr>
            <w:r w:rsidRPr="00445A39">
              <w:rPr>
                <w:sz w:val="20"/>
                <w:szCs w:val="20"/>
                <w:lang w:eastAsia="en-GB"/>
              </w:rPr>
              <w:t>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64085" w14:textId="77777777" w:rsidR="00327B42" w:rsidRPr="00445A39" w:rsidRDefault="00327B42" w:rsidP="00C02A1B">
            <w:pPr>
              <w:rPr>
                <w:lang w:eastAsia="en-GB"/>
              </w:rPr>
            </w:pPr>
            <w:r w:rsidRPr="00445A39">
              <w:rPr>
                <w:sz w:val="20"/>
                <w:szCs w:val="20"/>
                <w:lang w:eastAsia="en-GB"/>
              </w:rPr>
              <w:t>5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60D40" w14:textId="77777777" w:rsidR="00327B42" w:rsidRPr="00445A39" w:rsidRDefault="00327B42" w:rsidP="00C02A1B">
            <w:pPr>
              <w:rPr>
                <w:lang w:eastAsia="en-GB"/>
              </w:rPr>
            </w:pPr>
            <w:r w:rsidRPr="00445A39">
              <w:rPr>
                <w:sz w:val="20"/>
                <w:szCs w:val="20"/>
                <w:lang w:eastAsia="en-GB"/>
              </w:rPr>
              <w:t>8.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72F6A" w14:textId="77777777" w:rsidR="00327B42" w:rsidRPr="00445A39" w:rsidRDefault="00327B42" w:rsidP="00C02A1B">
            <w:pPr>
              <w:rPr>
                <w:lang w:eastAsia="en-GB"/>
              </w:rPr>
            </w:pPr>
            <w:r w:rsidRPr="00445A39">
              <w:rPr>
                <w:sz w:val="20"/>
                <w:szCs w:val="20"/>
                <w:lang w:eastAsia="en-GB"/>
              </w:rPr>
              <w:t>25.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29CD8" w14:textId="77777777" w:rsidR="00327B42" w:rsidRPr="00445A39" w:rsidRDefault="00327B42" w:rsidP="00C02A1B">
            <w:pPr>
              <w:rPr>
                <w:lang w:eastAsia="en-GB"/>
              </w:rPr>
            </w:pPr>
            <w:r w:rsidRPr="00445A39">
              <w:rPr>
                <w:sz w:val="20"/>
                <w:szCs w:val="20"/>
                <w:lang w:eastAsia="en-GB"/>
              </w:rPr>
              <w:t>0.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7F22B" w14:textId="77777777" w:rsidR="00327B42" w:rsidRPr="00445A39" w:rsidRDefault="00327B42" w:rsidP="00C02A1B">
            <w:pPr>
              <w:rPr>
                <w:lang w:eastAsia="en-GB"/>
              </w:rPr>
            </w:pPr>
            <w:r w:rsidRPr="00445A39">
              <w:rPr>
                <w:sz w:val="20"/>
                <w:szCs w:val="20"/>
                <w:lang w:eastAsia="en-GB"/>
              </w:rPr>
              <w:t>0</w:t>
            </w:r>
          </w:p>
        </w:tc>
      </w:tr>
      <w:tr w:rsidR="00327B42" w:rsidRPr="00445A39" w14:paraId="1959F9D5"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8A7C0" w14:textId="77777777" w:rsidR="00327B42" w:rsidRPr="00445A39" w:rsidRDefault="00327B42" w:rsidP="00C02A1B">
            <w:pPr>
              <w:rPr>
                <w:lang w:eastAsia="en-GB"/>
              </w:rPr>
            </w:pPr>
            <w:r w:rsidRPr="00445A39">
              <w:rPr>
                <w:sz w:val="20"/>
                <w:szCs w:val="20"/>
                <w:lang w:eastAsia="en-GB"/>
              </w:rPr>
              <w:t>Rhod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83E87" w14:textId="77777777" w:rsidR="00327B42" w:rsidRPr="00445A39" w:rsidRDefault="00327B42" w:rsidP="00C02A1B">
            <w:pPr>
              <w:rPr>
                <w:lang w:eastAsia="en-GB"/>
              </w:rPr>
            </w:pPr>
            <w:r w:rsidRPr="00445A39">
              <w:rPr>
                <w:sz w:val="20"/>
                <w:szCs w:val="20"/>
                <w:lang w:eastAsia="en-GB"/>
              </w:rPr>
              <w:t>1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38959" w14:textId="77777777" w:rsidR="00327B42" w:rsidRPr="00445A39" w:rsidRDefault="00327B42" w:rsidP="00C02A1B">
            <w:pPr>
              <w:rPr>
                <w:lang w:eastAsia="en-GB"/>
              </w:rPr>
            </w:pPr>
            <w:r w:rsidRPr="00445A39">
              <w:rPr>
                <w:sz w:val="20"/>
                <w:szCs w:val="20"/>
                <w:lang w:eastAsia="en-GB"/>
              </w:rPr>
              <w:t>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190009" w14:textId="77777777" w:rsidR="00327B42" w:rsidRPr="00445A39" w:rsidRDefault="00327B42" w:rsidP="00C02A1B">
            <w:pPr>
              <w:rPr>
                <w:lang w:eastAsia="en-GB"/>
              </w:rPr>
            </w:pPr>
            <w:r w:rsidRPr="00445A39">
              <w:rPr>
                <w:sz w:val="20"/>
                <w:szCs w:val="20"/>
                <w:lang w:eastAsia="en-GB"/>
              </w:rPr>
              <w:t>18.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2337E7" w14:textId="77777777" w:rsidR="00327B42" w:rsidRPr="00445A39" w:rsidRDefault="00327B42" w:rsidP="00C02A1B">
            <w:pPr>
              <w:rPr>
                <w:lang w:eastAsia="en-GB"/>
              </w:rPr>
            </w:pPr>
            <w:r w:rsidRPr="00445A39">
              <w:rPr>
                <w:sz w:val="20"/>
                <w:szCs w:val="20"/>
                <w:lang w:eastAsia="en-GB"/>
              </w:rPr>
              <w:t>7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248290" w14:textId="77777777" w:rsidR="00327B42" w:rsidRPr="00445A39" w:rsidRDefault="00327B42" w:rsidP="00C02A1B">
            <w:pPr>
              <w:rPr>
                <w:lang w:eastAsia="en-GB"/>
              </w:rPr>
            </w:pPr>
            <w:r w:rsidRPr="00445A39">
              <w:rPr>
                <w:sz w:val="20"/>
                <w:szCs w:val="20"/>
                <w:lang w:eastAsia="en-GB"/>
              </w:rPr>
              <w:t>8.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B1D2DC" w14:textId="77777777" w:rsidR="00327B42" w:rsidRPr="00445A39" w:rsidRDefault="00327B42" w:rsidP="00C02A1B">
            <w:pPr>
              <w:rPr>
                <w:lang w:eastAsia="en-GB"/>
              </w:rPr>
            </w:pPr>
            <w:r w:rsidRPr="00445A39">
              <w:rPr>
                <w:sz w:val="20"/>
                <w:szCs w:val="20"/>
                <w:lang w:eastAsia="en-GB"/>
              </w:rPr>
              <w:t>23.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32832" w14:textId="77777777" w:rsidR="00327B42" w:rsidRPr="00445A39" w:rsidRDefault="00327B42" w:rsidP="00C02A1B">
            <w:pPr>
              <w:rPr>
                <w:lang w:eastAsia="en-GB"/>
              </w:rPr>
            </w:pPr>
            <w:r w:rsidRPr="00445A39">
              <w:rPr>
                <w:sz w:val="20"/>
                <w:szCs w:val="20"/>
                <w:lang w:eastAsia="en-GB"/>
              </w:rPr>
              <w:t>0.4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5A040A" w14:textId="77777777" w:rsidR="00327B42" w:rsidRPr="00445A39" w:rsidRDefault="00327B42" w:rsidP="00C02A1B">
            <w:pPr>
              <w:rPr>
                <w:lang w:eastAsia="en-GB"/>
              </w:rPr>
            </w:pPr>
            <w:r w:rsidRPr="00445A39">
              <w:rPr>
                <w:sz w:val="20"/>
                <w:szCs w:val="20"/>
                <w:lang w:eastAsia="en-GB"/>
              </w:rPr>
              <w:t>9</w:t>
            </w:r>
          </w:p>
        </w:tc>
      </w:tr>
      <w:tr w:rsidR="00327B42" w:rsidRPr="00445A39" w14:paraId="49F40C94"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D22025" w14:textId="77777777" w:rsidR="00327B42" w:rsidRPr="00445A39" w:rsidRDefault="00327B42" w:rsidP="00C02A1B">
            <w:pPr>
              <w:rPr>
                <w:lang w:eastAsia="en-GB"/>
              </w:rPr>
            </w:pPr>
            <w:r w:rsidRPr="00445A39">
              <w:rPr>
                <w:sz w:val="20"/>
                <w:szCs w:val="20"/>
                <w:lang w:eastAsia="en-GB"/>
              </w:rPr>
              <w:t>Lesb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27F506" w14:textId="77777777" w:rsidR="00327B42" w:rsidRPr="00445A39" w:rsidRDefault="00327B42" w:rsidP="00C02A1B">
            <w:pPr>
              <w:rPr>
                <w:lang w:eastAsia="en-GB"/>
              </w:rPr>
            </w:pPr>
            <w:r w:rsidRPr="00445A39">
              <w:rPr>
                <w:sz w:val="20"/>
                <w:szCs w:val="20"/>
                <w:lang w:eastAsia="en-GB"/>
              </w:rPr>
              <w:t>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FA8E5" w14:textId="77777777" w:rsidR="00327B42" w:rsidRPr="00445A39" w:rsidRDefault="00327B42" w:rsidP="00C02A1B">
            <w:pPr>
              <w:rPr>
                <w:lang w:eastAsia="en-GB"/>
              </w:rPr>
            </w:pPr>
            <w:r w:rsidRPr="00445A39">
              <w:rPr>
                <w:sz w:val="20"/>
                <w:szCs w:val="20"/>
                <w:lang w:eastAsia="en-GB"/>
              </w:rPr>
              <w:t>16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2F1822" w14:textId="77777777" w:rsidR="00327B42" w:rsidRPr="00445A39" w:rsidRDefault="00327B42" w:rsidP="00C02A1B">
            <w:pPr>
              <w:rPr>
                <w:lang w:eastAsia="en-GB"/>
              </w:rPr>
            </w:pPr>
            <w:r w:rsidRPr="00445A39">
              <w:rPr>
                <w:sz w:val="20"/>
                <w:szCs w:val="20"/>
                <w:lang w:eastAsia="en-GB"/>
              </w:rPr>
              <w:t>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BD9A02" w14:textId="77777777" w:rsidR="00327B42" w:rsidRPr="00445A39" w:rsidRDefault="00327B42" w:rsidP="00C02A1B">
            <w:pPr>
              <w:rPr>
                <w:lang w:eastAsia="en-GB"/>
              </w:rPr>
            </w:pPr>
            <w:r w:rsidRPr="00445A39">
              <w:rPr>
                <w:sz w:val="20"/>
                <w:szCs w:val="20"/>
                <w:lang w:eastAsia="en-GB"/>
              </w:rPr>
              <w:t>67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CA0769" w14:textId="77777777" w:rsidR="00327B42" w:rsidRPr="00445A39" w:rsidRDefault="00327B42" w:rsidP="00C02A1B">
            <w:pPr>
              <w:rPr>
                <w:lang w:eastAsia="en-GB"/>
              </w:rPr>
            </w:pPr>
            <w:r w:rsidRPr="00445A39">
              <w:rPr>
                <w:sz w:val="20"/>
                <w:szCs w:val="20"/>
                <w:lang w:eastAsia="en-GB"/>
              </w:rPr>
              <w:t>8.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B01F6" w14:textId="77777777" w:rsidR="00327B42" w:rsidRPr="00445A39" w:rsidRDefault="00327B42" w:rsidP="00C02A1B">
            <w:pPr>
              <w:rPr>
                <w:lang w:eastAsia="en-GB"/>
              </w:rPr>
            </w:pPr>
            <w:r w:rsidRPr="00445A39">
              <w:rPr>
                <w:sz w:val="20"/>
                <w:szCs w:val="20"/>
                <w:lang w:eastAsia="en-GB"/>
              </w:rPr>
              <w:t>2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2AC2" w14:textId="77777777" w:rsidR="00327B42" w:rsidRPr="00445A39" w:rsidRDefault="00327B42" w:rsidP="00C02A1B">
            <w:pPr>
              <w:rPr>
                <w:lang w:eastAsia="en-GB"/>
              </w:rPr>
            </w:pPr>
            <w:r w:rsidRPr="00445A39">
              <w:rPr>
                <w:sz w:val="20"/>
                <w:szCs w:val="20"/>
                <w:lang w:eastAsia="en-GB"/>
              </w:rPr>
              <w:t>0.1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04000" w14:textId="77777777" w:rsidR="00327B42" w:rsidRPr="00445A39" w:rsidRDefault="00327B42" w:rsidP="00C02A1B">
            <w:pPr>
              <w:rPr>
                <w:lang w:eastAsia="en-GB"/>
              </w:rPr>
            </w:pPr>
            <w:r w:rsidRPr="00445A39">
              <w:rPr>
                <w:sz w:val="20"/>
                <w:szCs w:val="20"/>
                <w:lang w:eastAsia="en-GB"/>
              </w:rPr>
              <w:t>8</w:t>
            </w:r>
          </w:p>
        </w:tc>
      </w:tr>
      <w:tr w:rsidR="00327B42" w:rsidRPr="00445A39" w14:paraId="5B11464D"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355AB" w14:textId="77777777" w:rsidR="00327B42" w:rsidRPr="00445A39" w:rsidRDefault="00327B42" w:rsidP="00C02A1B">
            <w:pPr>
              <w:rPr>
                <w:lang w:eastAsia="en-GB"/>
              </w:rPr>
            </w:pPr>
            <w:r w:rsidRPr="00445A39">
              <w:rPr>
                <w:sz w:val="20"/>
                <w:szCs w:val="20"/>
                <w:lang w:eastAsia="en-GB"/>
              </w:rPr>
              <w:t>Cre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4A5B09" w14:textId="77777777" w:rsidR="00327B42" w:rsidRPr="00445A39" w:rsidRDefault="00327B42" w:rsidP="00C02A1B">
            <w:pPr>
              <w:rPr>
                <w:lang w:eastAsia="en-GB"/>
              </w:rPr>
            </w:pPr>
            <w:r w:rsidRPr="00445A39">
              <w:rPr>
                <w:sz w:val="20"/>
                <w:szCs w:val="20"/>
                <w:lang w:eastAsia="en-GB"/>
              </w:rPr>
              <w:t>1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340EA" w14:textId="77777777" w:rsidR="00327B42" w:rsidRPr="00445A39" w:rsidRDefault="00327B42" w:rsidP="00C02A1B">
            <w:pPr>
              <w:rPr>
                <w:lang w:eastAsia="en-GB"/>
              </w:rPr>
            </w:pPr>
            <w:r w:rsidRPr="00445A39">
              <w:rPr>
                <w:sz w:val="20"/>
                <w:szCs w:val="20"/>
                <w:lang w:eastAsia="en-GB"/>
              </w:rPr>
              <w:t>830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DFFE9" w14:textId="77777777" w:rsidR="00327B42" w:rsidRPr="00445A39" w:rsidRDefault="00327B42" w:rsidP="00C02A1B">
            <w:pPr>
              <w:rPr>
                <w:lang w:eastAsia="en-GB"/>
              </w:rPr>
            </w:pPr>
            <w:r w:rsidRPr="00445A39">
              <w:rPr>
                <w:sz w:val="20"/>
                <w:szCs w:val="20"/>
                <w:lang w:eastAsia="en-GB"/>
              </w:rPr>
              <w:t>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BF829C" w14:textId="77777777" w:rsidR="00327B42" w:rsidRPr="00445A39" w:rsidRDefault="00327B42" w:rsidP="00C02A1B">
            <w:pPr>
              <w:rPr>
                <w:lang w:eastAsia="en-GB"/>
              </w:rPr>
            </w:pPr>
            <w:r w:rsidRPr="00445A39">
              <w:rPr>
                <w:sz w:val="20"/>
                <w:szCs w:val="20"/>
                <w:lang w:eastAsia="en-GB"/>
              </w:rPr>
              <w:t>4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262FA" w14:textId="77777777" w:rsidR="00327B42" w:rsidRPr="00445A39" w:rsidRDefault="00327B42" w:rsidP="00C02A1B">
            <w:pPr>
              <w:rPr>
                <w:lang w:eastAsia="en-GB"/>
              </w:rPr>
            </w:pPr>
            <w:r w:rsidRPr="00445A39">
              <w:rPr>
                <w:sz w:val="20"/>
                <w:szCs w:val="20"/>
                <w:lang w:eastAsia="en-GB"/>
              </w:rPr>
              <w:t>7.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BF586" w14:textId="77777777" w:rsidR="00327B42" w:rsidRPr="00445A39" w:rsidRDefault="00327B42" w:rsidP="00C02A1B">
            <w:pPr>
              <w:rPr>
                <w:lang w:eastAsia="en-GB"/>
              </w:rPr>
            </w:pPr>
            <w:r w:rsidRPr="00445A39">
              <w:rPr>
                <w:sz w:val="20"/>
                <w:szCs w:val="20"/>
                <w:lang w:eastAsia="en-GB"/>
              </w:rPr>
              <w:t>22.8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6F451" w14:textId="77777777" w:rsidR="00327B42" w:rsidRPr="00445A39" w:rsidRDefault="00327B42" w:rsidP="00C02A1B">
            <w:pPr>
              <w:rPr>
                <w:lang w:eastAsia="en-GB"/>
              </w:rPr>
            </w:pPr>
            <w:r w:rsidRPr="00445A39">
              <w:rPr>
                <w:sz w:val="20"/>
                <w:szCs w:val="20"/>
                <w:lang w:eastAsia="en-GB"/>
              </w:rPr>
              <w:t>1.7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778AB6" w14:textId="77777777" w:rsidR="00327B42" w:rsidRPr="00445A39" w:rsidRDefault="00327B42" w:rsidP="00C02A1B">
            <w:pPr>
              <w:rPr>
                <w:lang w:eastAsia="en-GB"/>
              </w:rPr>
            </w:pPr>
            <w:r w:rsidRPr="00445A39">
              <w:rPr>
                <w:sz w:val="20"/>
                <w:szCs w:val="20"/>
                <w:lang w:eastAsia="en-GB"/>
              </w:rPr>
              <w:t>69</w:t>
            </w:r>
          </w:p>
        </w:tc>
      </w:tr>
      <w:tr w:rsidR="00327B42" w:rsidRPr="00445A39" w14:paraId="2B892D09"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C2E9A4" w14:textId="77777777" w:rsidR="00327B42" w:rsidRPr="00445A39" w:rsidRDefault="00327B42" w:rsidP="00C02A1B">
            <w:pPr>
              <w:rPr>
                <w:lang w:eastAsia="en-GB"/>
              </w:rPr>
            </w:pPr>
            <w:r w:rsidRPr="00445A39">
              <w:rPr>
                <w:sz w:val="20"/>
                <w:szCs w:val="20"/>
                <w:lang w:eastAsia="en-GB"/>
              </w:rPr>
              <w:t>Cypr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8A011D" w14:textId="77777777" w:rsidR="00327B42" w:rsidRPr="00445A39" w:rsidRDefault="00327B42" w:rsidP="00C02A1B">
            <w:pPr>
              <w:rPr>
                <w:lang w:eastAsia="en-GB"/>
              </w:rPr>
            </w:pPr>
            <w:r w:rsidRPr="00445A39">
              <w:rPr>
                <w:sz w:val="20"/>
                <w:szCs w:val="20"/>
                <w:lang w:eastAsia="en-GB"/>
              </w:rPr>
              <w:t>148</w:t>
            </w:r>
          </w:p>
          <w:p w14:paraId="1959626B" w14:textId="77777777" w:rsidR="00327B42" w:rsidRPr="00445A39" w:rsidRDefault="00327B42" w:rsidP="00C02A1B">
            <w:pPr>
              <w:rPr>
                <w:lang w:eastAsia="en-GB"/>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217525" w14:textId="77777777" w:rsidR="00327B42" w:rsidRPr="00445A39" w:rsidRDefault="00327B42" w:rsidP="00C02A1B">
            <w:pPr>
              <w:rPr>
                <w:lang w:eastAsia="en-GB"/>
              </w:rPr>
            </w:pPr>
            <w:r w:rsidRPr="00445A39">
              <w:rPr>
                <w:sz w:val="20"/>
                <w:szCs w:val="20"/>
                <w:lang w:eastAsia="en-GB"/>
              </w:rPr>
              <w:t>925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97D0DA" w14:textId="77777777" w:rsidR="00327B42" w:rsidRPr="00445A39" w:rsidRDefault="00327B42" w:rsidP="00C02A1B">
            <w:pPr>
              <w:rPr>
                <w:lang w:eastAsia="en-GB"/>
              </w:rPr>
            </w:pPr>
            <w:r w:rsidRPr="00445A39">
              <w:rPr>
                <w:sz w:val="20"/>
                <w:szCs w:val="20"/>
                <w:lang w:eastAsia="en-GB"/>
              </w:rPr>
              <w:t>2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40ED1" w14:textId="77777777" w:rsidR="00327B42" w:rsidRPr="00445A39" w:rsidRDefault="00327B42" w:rsidP="00C02A1B">
            <w:pPr>
              <w:rPr>
                <w:lang w:eastAsia="en-GB"/>
              </w:rPr>
            </w:pPr>
            <w:r w:rsidRPr="00445A39">
              <w:rPr>
                <w:sz w:val="20"/>
                <w:szCs w:val="20"/>
                <w:lang w:eastAsia="en-GB"/>
              </w:rPr>
              <w:t>52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936AC" w14:textId="77777777" w:rsidR="00327B42" w:rsidRPr="00445A39" w:rsidRDefault="00327B42" w:rsidP="00C02A1B">
            <w:pPr>
              <w:rPr>
                <w:lang w:eastAsia="en-GB"/>
              </w:rPr>
            </w:pPr>
            <w:r w:rsidRPr="00445A39">
              <w:rPr>
                <w:sz w:val="20"/>
                <w:szCs w:val="20"/>
                <w:lang w:eastAsia="en-GB"/>
              </w:rPr>
              <w:t>10.6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36104" w14:textId="77777777" w:rsidR="00327B42" w:rsidRPr="00445A39" w:rsidRDefault="00327B42" w:rsidP="00C02A1B">
            <w:pPr>
              <w:rPr>
                <w:lang w:eastAsia="en-GB"/>
              </w:rPr>
            </w:pPr>
            <w:r w:rsidRPr="00445A39">
              <w:rPr>
                <w:sz w:val="20"/>
                <w:szCs w:val="20"/>
                <w:lang w:eastAsia="en-GB"/>
              </w:rPr>
              <w:t>27.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DAC18" w14:textId="77777777" w:rsidR="00327B42" w:rsidRPr="00445A39" w:rsidRDefault="00327B42" w:rsidP="00C02A1B">
            <w:pPr>
              <w:rPr>
                <w:lang w:eastAsia="en-GB"/>
              </w:rPr>
            </w:pPr>
            <w:r w:rsidRPr="00445A39">
              <w:rPr>
                <w:sz w:val="20"/>
                <w:szCs w:val="20"/>
                <w:lang w:eastAsia="en-GB"/>
              </w:rPr>
              <w:t>1.1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D00629" w14:textId="77777777" w:rsidR="00327B42" w:rsidRPr="00445A39" w:rsidRDefault="00327B42" w:rsidP="00C02A1B">
            <w:pPr>
              <w:keepNext/>
              <w:rPr>
                <w:lang w:eastAsia="en-GB"/>
              </w:rPr>
            </w:pPr>
            <w:r w:rsidRPr="00445A39">
              <w:rPr>
                <w:sz w:val="20"/>
                <w:szCs w:val="20"/>
                <w:lang w:eastAsia="en-GB"/>
              </w:rPr>
              <w:t>14</w:t>
            </w:r>
          </w:p>
        </w:tc>
      </w:tr>
    </w:tbl>
    <w:p w14:paraId="472BFE60" w14:textId="77777777" w:rsidR="00327B42" w:rsidRPr="00445A39" w:rsidRDefault="00327B42" w:rsidP="00327B42">
      <w:pPr>
        <w:pStyle w:val="Caption"/>
        <w:rPr>
          <w:b w:val="0"/>
        </w:rPr>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An overview of the various factors included in our analyses. Included are two geographic variables (e.g. Area of the island and Distance to mainland), three climactic variables (e.g. Annual Precipitation, Mean Diurnal Range and Annual Temperature range) as well as a biological variable (The amount of other vegetation, not including phrygana, compared to the amount of forest on a given island). Finally, we also show the species richness, which we want our model to predict.</w:t>
      </w:r>
    </w:p>
    <w:p w14:paraId="022CA4CD" w14:textId="77777777" w:rsidR="00DE1BD4" w:rsidRPr="00DE1BD4" w:rsidRDefault="00DE1BD4" w:rsidP="00DE1BD4">
      <w:pPr>
        <w:pStyle w:val="Heading1"/>
        <w:rPr>
          <w:rFonts w:ascii="Times New Roman" w:hAnsi="Times New Roman" w:cs="Times New Roman"/>
          <w:b/>
          <w:color w:val="auto"/>
          <w:lang w:eastAsia="en-GB"/>
        </w:rPr>
      </w:pPr>
      <w:bookmarkStart w:id="6" w:name="_Toc18065049"/>
      <w:r w:rsidRPr="00DE1BD4">
        <w:rPr>
          <w:rFonts w:ascii="Times New Roman" w:hAnsi="Times New Roman" w:cs="Times New Roman"/>
          <w:b/>
          <w:color w:val="auto"/>
          <w:lang w:eastAsia="en-GB"/>
        </w:rPr>
        <w:t>Results</w:t>
      </w:r>
      <w:bookmarkEnd w:id="6"/>
    </w:p>
    <w:p w14:paraId="4E14502B" w14:textId="77777777" w:rsidR="004E490B" w:rsidRPr="00445A39" w:rsidRDefault="004E490B" w:rsidP="004E490B">
      <w:pPr>
        <w:pStyle w:val="Heading2"/>
        <w:rPr>
          <w:rFonts w:ascii="Times New Roman" w:hAnsi="Times New Roman" w:cs="Times New Roman"/>
          <w:lang w:eastAsia="en-GB"/>
        </w:rPr>
      </w:pPr>
      <w:bookmarkStart w:id="7" w:name="_Toc18065051"/>
      <w:r w:rsidRPr="00445A39">
        <w:rPr>
          <w:rFonts w:ascii="Times New Roman" w:hAnsi="Times New Roman" w:cs="Times New Roman"/>
          <w:lang w:eastAsia="en-GB"/>
        </w:rPr>
        <w:t>Rarefaction curves</w:t>
      </w:r>
      <w:bookmarkEnd w:id="7"/>
    </w:p>
    <w:p w14:paraId="7C546460" w14:textId="71811D21" w:rsidR="004E490B" w:rsidRPr="00445A39" w:rsidRDefault="004E490B" w:rsidP="004E490B">
      <w:pPr>
        <w:rPr>
          <w:lang w:eastAsia="en-GB"/>
        </w:rPr>
      </w:pPr>
      <w:r w:rsidRPr="00445A39">
        <w:rPr>
          <w:lang w:eastAsia="en-GB"/>
        </w:rPr>
        <w:t>Using our species abundance lists we have generated rarefaction curves for Crete, Chios, Ikaria, Karpathos, Kos, Lesbos, Rhodes, Samos</w:t>
      </w:r>
      <w:r w:rsidR="00914C5C">
        <w:rPr>
          <w:lang w:eastAsia="en-GB"/>
        </w:rPr>
        <w:t>, Samothraki and</w:t>
      </w:r>
      <w:r w:rsidRPr="00445A39">
        <w:rPr>
          <w:lang w:eastAsia="en-GB"/>
        </w:rPr>
        <w:t xml:space="preserve"> Skyros, and plotted them in figure </w:t>
      </w:r>
      <w:r w:rsidR="00B04EC4">
        <w:rPr>
          <w:lang w:eastAsia="en-GB"/>
        </w:rPr>
        <w:t>2</w:t>
      </w:r>
      <w:r w:rsidRPr="00445A39">
        <w:rPr>
          <w:lang w:eastAsia="en-GB"/>
        </w:rPr>
        <w:t xml:space="preserve">. We can see that some islands, especially Chios and Skyros seem to be relatively well sampled as they are approaching the horizontal asymptote. Additionally, these islands’ confidence intervals, which we have plotted as a dashed line, are quite close to our estimates. The remaining islands, especially Ikaria, Kos and Rhodes have either not quite reached their horizontal asymptote or have very wide confidence intervals indicating a large amount of uncertainty. A more easily comparative chart, which shows the rarefaction curves for every island in the same graph, is provided in figure </w:t>
      </w:r>
      <w:r w:rsidR="00B04EC4">
        <w:rPr>
          <w:lang w:eastAsia="en-GB"/>
        </w:rPr>
        <w:t>3</w:t>
      </w:r>
      <w:r w:rsidRPr="00445A39">
        <w:rPr>
          <w:lang w:eastAsia="en-GB"/>
        </w:rPr>
        <w:t>.  </w:t>
      </w:r>
    </w:p>
    <w:p w14:paraId="4C9BA026" w14:textId="0F184600" w:rsidR="004E490B" w:rsidRPr="00445A39" w:rsidRDefault="00B51BAF" w:rsidP="004E490B">
      <w:pPr>
        <w:keepNext/>
      </w:pPr>
      <w:r>
        <w:rPr>
          <w:noProof/>
        </w:rPr>
        <w:lastRenderedPageBreak/>
        <w:drawing>
          <wp:inline distT="0" distB="0" distL="0" distR="0" wp14:anchorId="16786EF1" wp14:editId="32E8574D">
            <wp:extent cx="5731510" cy="859726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8597265"/>
                    </a:xfrm>
                    <a:prstGeom prst="rect">
                      <a:avLst/>
                    </a:prstGeom>
                    <a:noFill/>
                    <a:ln>
                      <a:noFill/>
                    </a:ln>
                  </pic:spPr>
                </pic:pic>
              </a:graphicData>
            </a:graphic>
          </wp:inline>
        </w:drawing>
      </w:r>
    </w:p>
    <w:p w14:paraId="095BB397" w14:textId="18F08BCD" w:rsidR="004E490B" w:rsidRPr="00445A39" w:rsidRDefault="004E490B" w:rsidP="004E490B">
      <w:pPr>
        <w:pStyle w:val="Caption"/>
      </w:pPr>
      <w:r w:rsidRPr="00445A39">
        <w:rPr>
          <w:sz w:val="20"/>
          <w:szCs w:val="20"/>
        </w:rPr>
        <w:lastRenderedPageBreak/>
        <w:t>Figure</w:t>
      </w:r>
      <w:r w:rsidR="00B04EC4">
        <w:rPr>
          <w:sz w:val="20"/>
          <w:szCs w:val="20"/>
        </w:rPr>
        <w:t xml:space="preserve"> 2</w:t>
      </w:r>
      <w:r w:rsidRPr="00445A39">
        <w:t>.</w:t>
      </w:r>
      <w:r w:rsidRPr="00445A39">
        <w:rPr>
          <w:b w:val="0"/>
        </w:rPr>
        <w:t xml:space="preserve"> Rarefaction curves with error curves for the investigated Aegean Islands. We have plotted the number of species found (y-axis) against the number of individuals sampled (x-axis) and generated an extrapolation from this as well as error curves.</w:t>
      </w:r>
    </w:p>
    <w:p w14:paraId="1E055CE8" w14:textId="1FEA2B6B" w:rsidR="004E490B" w:rsidRPr="00445A39" w:rsidRDefault="00F6587D" w:rsidP="004E490B">
      <w:pPr>
        <w:keepNext/>
      </w:pPr>
      <w:r>
        <w:rPr>
          <w:noProof/>
        </w:rPr>
        <w:drawing>
          <wp:inline distT="0" distB="0" distL="0" distR="0" wp14:anchorId="1229BF55" wp14:editId="08254672">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820795"/>
                    </a:xfrm>
                    <a:prstGeom prst="rect">
                      <a:avLst/>
                    </a:prstGeom>
                    <a:noFill/>
                    <a:ln>
                      <a:noFill/>
                    </a:ln>
                  </pic:spPr>
                </pic:pic>
              </a:graphicData>
            </a:graphic>
          </wp:inline>
        </w:drawing>
      </w:r>
    </w:p>
    <w:p w14:paraId="4EC9FAD6" w14:textId="4E8E6458" w:rsidR="004E490B" w:rsidRPr="00445A39" w:rsidRDefault="004E490B" w:rsidP="004E490B">
      <w:pPr>
        <w:pStyle w:val="Caption"/>
      </w:pPr>
      <w:r w:rsidRPr="00445A39">
        <w:rPr>
          <w:sz w:val="20"/>
          <w:szCs w:val="20"/>
        </w:rPr>
        <w:t xml:space="preserve">Figure </w:t>
      </w:r>
      <w:r w:rsidR="00B04EC4">
        <w:rPr>
          <w:sz w:val="20"/>
          <w:szCs w:val="20"/>
        </w:rPr>
        <w:t>3</w:t>
      </w:r>
      <w:r w:rsidRPr="00445A39">
        <w:rPr>
          <w:sz w:val="20"/>
          <w:szCs w:val="20"/>
        </w:rPr>
        <w:t>.</w:t>
      </w:r>
      <w:r w:rsidRPr="00445A39">
        <w:t xml:space="preserve"> </w:t>
      </w:r>
      <w:r w:rsidRPr="00445A39">
        <w:rPr>
          <w:b w:val="0"/>
        </w:rPr>
        <w:t>Rarefaction curves for all investigated Aegean Islands. This comparative chart shows the approximate species richness of all the islands. We have again plotted the number of species found (y-axis) against the number of sampled individuals (x-axis), but we have excluded the confidence intervals for ease of viewing.</w:t>
      </w:r>
    </w:p>
    <w:p w14:paraId="35A8B351" w14:textId="77777777" w:rsidR="004E490B" w:rsidRPr="00445A39" w:rsidRDefault="004E490B" w:rsidP="004E490B">
      <w:pPr>
        <w:pStyle w:val="Heading2"/>
        <w:rPr>
          <w:rFonts w:ascii="Times New Roman" w:hAnsi="Times New Roman" w:cs="Times New Roman"/>
          <w:lang w:eastAsia="en-GB"/>
        </w:rPr>
      </w:pPr>
      <w:bookmarkStart w:id="8" w:name="_Toc18065052"/>
      <w:r w:rsidRPr="00445A39">
        <w:rPr>
          <w:rFonts w:ascii="Times New Roman" w:hAnsi="Times New Roman" w:cs="Times New Roman"/>
          <w:lang w:eastAsia="en-GB"/>
        </w:rPr>
        <w:t>Species richness and diversity</w:t>
      </w:r>
      <w:bookmarkEnd w:id="8"/>
    </w:p>
    <w:p w14:paraId="23F40085" w14:textId="7E115AAA" w:rsidR="004E490B" w:rsidRPr="00445A39" w:rsidRDefault="004E490B" w:rsidP="004E490B">
      <w:pPr>
        <w:rPr>
          <w:lang w:eastAsia="en-GB"/>
        </w:rPr>
      </w:pPr>
      <w:r w:rsidRPr="00445A39">
        <w:rPr>
          <w:lang w:eastAsia="en-GB"/>
        </w:rPr>
        <w:t xml:space="preserve">Using our species list, we have calculated various richness and diversity measures. </w:t>
      </w:r>
      <w:r w:rsidR="00B04EC4" w:rsidRPr="00B04EC4">
        <w:rPr>
          <w:b/>
          <w:color w:val="FF0000"/>
          <w:lang w:eastAsia="en-GB"/>
        </w:rPr>
        <w:t>B-diversity??</w:t>
      </w:r>
    </w:p>
    <w:p w14:paraId="62C4BCD7" w14:textId="77777777" w:rsidR="004E490B" w:rsidRPr="00445A39" w:rsidRDefault="004E490B" w:rsidP="004E490B">
      <w:pPr>
        <w:rPr>
          <w:lang w:eastAsia="en-GB"/>
        </w:rPr>
      </w:pPr>
      <w:r w:rsidRPr="00445A39">
        <w:rPr>
          <w:lang w:eastAsia="en-GB"/>
        </w:rPr>
        <w:t>When looking at the ζ-diversity for the islands (again excluding Corfu as it is an outlier in every metric), it becomes clear that very few species are widespread among all 10 considered islands, and almost no species are present everywhere (ζ10=1). This number might not be precise, as the species inventories on many islands are probably incomplete as shown in our rarefaction curves. Still it should give a somewhat representative view of the species dynamics, e.g. the rarity of a given found species in the region, as the most common and thus most widespread species should have been found in the early sampling efforts. Thus we see many uncommon or rare species (ζ1=100.</w:t>
      </w:r>
      <w:proofErr w:type="gramStart"/>
      <w:r w:rsidRPr="00445A39">
        <w:rPr>
          <w:lang w:eastAsia="en-GB"/>
        </w:rPr>
        <w:t>1,ζ</w:t>
      </w:r>
      <w:proofErr w:type="gramEnd"/>
      <w:r w:rsidRPr="00445A39">
        <w:rPr>
          <w:lang w:eastAsia="en-GB"/>
        </w:rPr>
        <w:t xml:space="preserve">2=25.56) with a rapid decline in ζ-diversity when looking for more widespread species (ζ-order&gt;2, see fig. 5). This suggests a difference </w:t>
      </w:r>
      <w:r w:rsidRPr="00445A39">
        <w:rPr>
          <w:lang w:eastAsia="en-GB"/>
        </w:rPr>
        <w:lastRenderedPageBreak/>
        <w:t xml:space="preserve">in the </w:t>
      </w:r>
      <w:proofErr w:type="spellStart"/>
      <w:r w:rsidRPr="00445A39">
        <w:rPr>
          <w:lang w:eastAsia="en-GB"/>
        </w:rPr>
        <w:t>staphylinid</w:t>
      </w:r>
      <w:proofErr w:type="spellEnd"/>
      <w:r w:rsidRPr="00445A39">
        <w:rPr>
          <w:lang w:eastAsia="en-GB"/>
        </w:rPr>
        <w:t xml:space="preserve"> fauna development of the islands, and as such either different sources for colonisation by the </w:t>
      </w:r>
      <w:proofErr w:type="spellStart"/>
      <w:r w:rsidRPr="00445A39">
        <w:rPr>
          <w:lang w:eastAsia="en-GB"/>
        </w:rPr>
        <w:t>staphylinids</w:t>
      </w:r>
      <w:proofErr w:type="spellEnd"/>
      <w:r w:rsidRPr="00445A39">
        <w:rPr>
          <w:lang w:eastAsia="en-GB"/>
        </w:rPr>
        <w:t xml:space="preserve"> or different climactic/biotic niches present on the islands which will affect which species can be present on a given island.</w:t>
      </w:r>
    </w:p>
    <w:p w14:paraId="308D6BBC" w14:textId="6354E23A" w:rsidR="004E490B" w:rsidRPr="00445A39" w:rsidRDefault="0050317D" w:rsidP="004E490B">
      <w:pPr>
        <w:keepNext/>
      </w:pPr>
      <w:r>
        <w:rPr>
          <w:noProof/>
        </w:rPr>
        <w:drawing>
          <wp:inline distT="0" distB="0" distL="0" distR="0" wp14:anchorId="04664742" wp14:editId="3A88423D">
            <wp:extent cx="5731510" cy="34759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475990"/>
                    </a:xfrm>
                    <a:prstGeom prst="rect">
                      <a:avLst/>
                    </a:prstGeom>
                    <a:noFill/>
                    <a:ln>
                      <a:noFill/>
                    </a:ln>
                  </pic:spPr>
                </pic:pic>
              </a:graphicData>
            </a:graphic>
          </wp:inline>
        </w:drawing>
      </w:r>
    </w:p>
    <w:p w14:paraId="3C6AC6CA" w14:textId="77777777" w:rsidR="004E490B" w:rsidRPr="00445A39" w:rsidRDefault="004E490B" w:rsidP="004E490B">
      <w:pPr>
        <w:pStyle w:val="Caption"/>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5</w:t>
      </w:r>
      <w:r w:rsidRPr="00445A39">
        <w:rPr>
          <w:sz w:val="20"/>
          <w:szCs w:val="20"/>
        </w:rPr>
        <w:fldChar w:fldCharType="end"/>
      </w:r>
      <w:r w:rsidRPr="00445A39">
        <w:rPr>
          <w:sz w:val="20"/>
          <w:szCs w:val="20"/>
        </w:rPr>
        <w:t>.</w:t>
      </w:r>
      <w:r w:rsidRPr="00445A39">
        <w:t xml:space="preserve"> </w:t>
      </w:r>
      <w:r w:rsidRPr="00445A39">
        <w:rPr>
          <w:b w:val="0"/>
        </w:rPr>
        <w:t xml:space="preserve">Zeta decline for the chosen Aegean Islands. Here we have calculated and plotted the Zeta-value on the x-axis, </w:t>
      </w:r>
      <w:proofErr w:type="spellStart"/>
      <w:r w:rsidRPr="00445A39">
        <w:rPr>
          <w:b w:val="0"/>
        </w:rPr>
        <w:t>e.g</w:t>
      </w:r>
      <w:proofErr w:type="spellEnd"/>
      <w:r w:rsidRPr="00445A39">
        <w:rPr>
          <w:b w:val="0"/>
        </w:rPr>
        <w:t xml:space="preserve"> the mean number of species in </w:t>
      </w:r>
      <w:proofErr w:type="spellStart"/>
      <w:r w:rsidRPr="00445A39">
        <w:rPr>
          <w:b w:val="0"/>
        </w:rPr>
        <w:t>i</w:t>
      </w:r>
      <w:proofErr w:type="spellEnd"/>
      <w:r w:rsidRPr="00445A39">
        <w:rPr>
          <w:b w:val="0"/>
        </w:rPr>
        <w:t xml:space="preserve"> localities, against the Zeta-order on the y-axis, </w:t>
      </w:r>
      <w:proofErr w:type="spellStart"/>
      <w:r w:rsidRPr="00445A39">
        <w:rPr>
          <w:b w:val="0"/>
        </w:rPr>
        <w:t>e.g</w:t>
      </w:r>
      <w:proofErr w:type="spellEnd"/>
      <w:r w:rsidRPr="00445A39">
        <w:rPr>
          <w:b w:val="0"/>
        </w:rPr>
        <w:t xml:space="preserve"> the number of localities compared.</w:t>
      </w:r>
    </w:p>
    <w:p w14:paraId="675915C3" w14:textId="77777777" w:rsidR="004E490B" w:rsidRPr="00445A39" w:rsidRDefault="004E490B" w:rsidP="004E490B">
      <w:pPr>
        <w:pStyle w:val="Heading2"/>
        <w:rPr>
          <w:rFonts w:ascii="Times New Roman" w:hAnsi="Times New Roman" w:cs="Times New Roman"/>
          <w:lang w:eastAsia="en-GB"/>
        </w:rPr>
      </w:pPr>
      <w:bookmarkStart w:id="9" w:name="_Toc18065053"/>
      <w:r w:rsidRPr="00445A39">
        <w:rPr>
          <w:rFonts w:ascii="Times New Roman" w:hAnsi="Times New Roman" w:cs="Times New Roman"/>
          <w:lang w:eastAsia="en-GB"/>
        </w:rPr>
        <w:t>Hierarchical clustering</w:t>
      </w:r>
      <w:bookmarkEnd w:id="9"/>
      <w:r w:rsidRPr="00445A39">
        <w:rPr>
          <w:rFonts w:ascii="Times New Roman" w:hAnsi="Times New Roman" w:cs="Times New Roman"/>
          <w:lang w:eastAsia="en-GB"/>
        </w:rPr>
        <w:t xml:space="preserve"> </w:t>
      </w:r>
    </w:p>
    <w:p w14:paraId="5FA4C6A2" w14:textId="77777777" w:rsidR="004E490B" w:rsidRPr="00445A39" w:rsidRDefault="004E490B" w:rsidP="004E490B">
      <w:pPr>
        <w:rPr>
          <w:lang w:eastAsia="en-GB"/>
        </w:rPr>
      </w:pPr>
      <w:r w:rsidRPr="00D16524">
        <w:rPr>
          <w:color w:val="FF0000"/>
          <w:lang w:eastAsia="en-GB"/>
        </w:rPr>
        <w:t xml:space="preserve">Using our </w:t>
      </w:r>
      <w:proofErr w:type="spellStart"/>
      <w:r w:rsidRPr="00D16524">
        <w:rPr>
          <w:color w:val="FF0000"/>
          <w:lang w:eastAsia="en-GB"/>
        </w:rPr>
        <w:t>Sørensen</w:t>
      </w:r>
      <w:proofErr w:type="spellEnd"/>
      <w:r w:rsidRPr="00D16524">
        <w:rPr>
          <w:color w:val="FF0000"/>
          <w:lang w:eastAsia="en-GB"/>
        </w:rPr>
        <w:t xml:space="preserve"> Dissimilarity matrices we have made a hierarchical clustering analysis on our presence/absence data and illustrated this in a dendrogram (figure 4). Here we see several clusters corresponding to the mutual location of the islands in the Aegean. Skyros is a sister group to a cluster formed by all the other islands, presumably because it is the only island in the western Aegean closest to the Greek mainland. We also see that Cyprus and Crete cluster together, which we will refer to as the southern cluster, and they are the largest and the southernmost islands in our study in addition to also being some of the islands which are the furthest away from the mainland. The remaining islands also cluster together, yet this cluster is split in two: one is composed of Rhodes, Samos and Lesbos and another composed of Ikaria, Chios, Kos and Karpathos. We will refer to this big cluster as the eastern cluster. </w:t>
      </w:r>
      <w:r w:rsidRPr="00445A39">
        <w:rPr>
          <w:lang w:eastAsia="en-GB"/>
        </w:rPr>
        <w:t xml:space="preserve">When making a hierarchical clustering analysis using turnover instead, which helps correct for varying sample size, we see the same overall clusters, although Cyprus and Crete are more separate now. Here we no longer see the largest islands cluster together in the eastern </w:t>
      </w:r>
      <w:r w:rsidRPr="00445A39">
        <w:rPr>
          <w:lang w:eastAsia="en-GB"/>
        </w:rPr>
        <w:lastRenderedPageBreak/>
        <w:t xml:space="preserve">cluster, and it is instead separated into three </w:t>
      </w:r>
      <w:proofErr w:type="spellStart"/>
      <w:r w:rsidRPr="00445A39">
        <w:rPr>
          <w:lang w:eastAsia="en-GB"/>
        </w:rPr>
        <w:t>subclusters</w:t>
      </w:r>
      <w:proofErr w:type="spellEnd"/>
      <w:r w:rsidRPr="00445A39">
        <w:rPr>
          <w:lang w:eastAsia="en-GB"/>
        </w:rPr>
        <w:t xml:space="preserve"> - one consisting of Rhodes and Karpathos (</w:t>
      </w:r>
      <w:proofErr w:type="spellStart"/>
      <w:r w:rsidRPr="00445A39">
        <w:rPr>
          <w:lang w:eastAsia="en-GB"/>
        </w:rPr>
        <w:t>subcluster</w:t>
      </w:r>
      <w:proofErr w:type="spellEnd"/>
      <w:r w:rsidRPr="00445A39">
        <w:rPr>
          <w:lang w:eastAsia="en-GB"/>
        </w:rPr>
        <w:t xml:space="preserve"> a), one of Samos and Chios (</w:t>
      </w:r>
      <w:proofErr w:type="spellStart"/>
      <w:r w:rsidRPr="00445A39">
        <w:rPr>
          <w:lang w:eastAsia="en-GB"/>
        </w:rPr>
        <w:t>subcluster</w:t>
      </w:r>
      <w:proofErr w:type="spellEnd"/>
      <w:r w:rsidRPr="00445A39">
        <w:rPr>
          <w:lang w:eastAsia="en-GB"/>
        </w:rPr>
        <w:t xml:space="preserve"> b), one of Lesbos and Kos (</w:t>
      </w:r>
      <w:proofErr w:type="spellStart"/>
      <w:r w:rsidRPr="00445A39">
        <w:rPr>
          <w:lang w:eastAsia="en-GB"/>
        </w:rPr>
        <w:t>subcluster</w:t>
      </w:r>
      <w:proofErr w:type="spellEnd"/>
      <w:r w:rsidRPr="00445A39">
        <w:rPr>
          <w:lang w:eastAsia="en-GB"/>
        </w:rPr>
        <w:t xml:space="preserve"> c) and with Ikaria being outside a clear cluster.</w:t>
      </w:r>
    </w:p>
    <w:p w14:paraId="4F652B2A" w14:textId="39BD7871" w:rsidR="004E490B" w:rsidRPr="00D16524" w:rsidRDefault="002271B3" w:rsidP="004E490B">
      <w:pPr>
        <w:keepNext/>
        <w:rPr>
          <w:color w:val="FF0000"/>
        </w:rPr>
      </w:pPr>
      <w:r>
        <w:rPr>
          <w:noProof/>
        </w:rPr>
        <w:drawing>
          <wp:inline distT="0" distB="0" distL="0" distR="0" wp14:anchorId="6349C3A3" wp14:editId="12661A5E">
            <wp:extent cx="5731510" cy="35750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575050"/>
                    </a:xfrm>
                    <a:prstGeom prst="rect">
                      <a:avLst/>
                    </a:prstGeom>
                    <a:noFill/>
                    <a:ln>
                      <a:noFill/>
                    </a:ln>
                  </pic:spPr>
                </pic:pic>
              </a:graphicData>
            </a:graphic>
          </wp:inline>
        </w:drawing>
      </w:r>
    </w:p>
    <w:p w14:paraId="7735BCD3" w14:textId="77777777" w:rsidR="004E490B" w:rsidRPr="00D16524" w:rsidRDefault="004E490B" w:rsidP="004E490B">
      <w:pPr>
        <w:pStyle w:val="Caption"/>
        <w:rPr>
          <w:b w:val="0"/>
          <w:color w:val="FF0000"/>
        </w:rPr>
      </w:pPr>
      <w:r w:rsidRPr="00D16524">
        <w:rPr>
          <w:color w:val="FF0000"/>
          <w:sz w:val="20"/>
          <w:szCs w:val="20"/>
        </w:rPr>
        <w:t xml:space="preserve">Figure </w:t>
      </w:r>
      <w:r w:rsidRPr="00D16524">
        <w:rPr>
          <w:color w:val="FF0000"/>
          <w:sz w:val="20"/>
          <w:szCs w:val="20"/>
        </w:rPr>
        <w:fldChar w:fldCharType="begin"/>
      </w:r>
      <w:r w:rsidRPr="00D16524">
        <w:rPr>
          <w:color w:val="FF0000"/>
          <w:sz w:val="20"/>
          <w:szCs w:val="20"/>
        </w:rPr>
        <w:instrText xml:space="preserve"> SEQ Figure \* ARABIC </w:instrText>
      </w:r>
      <w:r w:rsidRPr="00D16524">
        <w:rPr>
          <w:color w:val="FF0000"/>
          <w:sz w:val="20"/>
          <w:szCs w:val="20"/>
        </w:rPr>
        <w:fldChar w:fldCharType="separate"/>
      </w:r>
      <w:r w:rsidRPr="00D16524">
        <w:rPr>
          <w:noProof/>
          <w:color w:val="FF0000"/>
          <w:sz w:val="20"/>
          <w:szCs w:val="20"/>
        </w:rPr>
        <w:t>6</w:t>
      </w:r>
      <w:r w:rsidRPr="00D16524">
        <w:rPr>
          <w:color w:val="FF0000"/>
          <w:sz w:val="20"/>
          <w:szCs w:val="20"/>
        </w:rPr>
        <w:fldChar w:fldCharType="end"/>
      </w:r>
      <w:r w:rsidRPr="00D16524">
        <w:rPr>
          <w:color w:val="FF0000"/>
          <w:sz w:val="20"/>
          <w:szCs w:val="20"/>
        </w:rPr>
        <w:t>.</w:t>
      </w:r>
      <w:r w:rsidRPr="00D16524">
        <w:rPr>
          <w:color w:val="FF0000"/>
        </w:rPr>
        <w:t xml:space="preserve"> </w:t>
      </w:r>
      <w:r w:rsidRPr="00D16524">
        <w:rPr>
          <w:b w:val="0"/>
          <w:color w:val="FF0000"/>
        </w:rPr>
        <w:t xml:space="preserve">Hierarchical clustering analysis of the Aegean islands using </w:t>
      </w:r>
      <w:proofErr w:type="spellStart"/>
      <w:r w:rsidRPr="00D16524">
        <w:rPr>
          <w:b w:val="0"/>
          <w:color w:val="FF0000"/>
        </w:rPr>
        <w:t>Sørensens</w:t>
      </w:r>
      <w:proofErr w:type="spellEnd"/>
      <w:r w:rsidRPr="00D16524">
        <w:rPr>
          <w:b w:val="0"/>
          <w:color w:val="FF0000"/>
        </w:rPr>
        <w:t xml:space="preserve"> Dissimilarity. Here we see the islands clustered using UPGMA on our species occurrence lists. Several clusters are apparent, which are mostly geographically determined. The clusters containing Rhodes, Samos, Lesbos, Ikaria, Chios, Kos and Karpathos does not quite fit the geography of the islands, though they are all close to Turkey.</w:t>
      </w:r>
    </w:p>
    <w:p w14:paraId="6399F14C" w14:textId="647BAE4B" w:rsidR="004E490B" w:rsidRPr="00445A39" w:rsidRDefault="00CB7CED" w:rsidP="004E490B">
      <w:pPr>
        <w:keepNext/>
      </w:pPr>
      <w:r>
        <w:rPr>
          <w:noProof/>
        </w:rPr>
        <w:lastRenderedPageBreak/>
        <w:drawing>
          <wp:inline distT="0" distB="0" distL="0" distR="0" wp14:anchorId="59A5B996" wp14:editId="78524570">
            <wp:extent cx="5731510" cy="357505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75050"/>
                    </a:xfrm>
                    <a:prstGeom prst="rect">
                      <a:avLst/>
                    </a:prstGeom>
                    <a:noFill/>
                    <a:ln>
                      <a:noFill/>
                    </a:ln>
                  </pic:spPr>
                </pic:pic>
              </a:graphicData>
            </a:graphic>
          </wp:inline>
        </w:drawing>
      </w:r>
    </w:p>
    <w:p w14:paraId="23CADA2F" w14:textId="77777777" w:rsidR="004E490B" w:rsidRPr="00445A39" w:rsidRDefault="004E490B" w:rsidP="004E490B">
      <w:pPr>
        <w:pStyle w:val="Caption"/>
        <w:rPr>
          <w:b w:val="0"/>
          <w:bCs w:val="0"/>
          <w:sz w:val="22"/>
          <w:szCs w:val="22"/>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7</w:t>
      </w:r>
      <w:r w:rsidRPr="00445A39">
        <w:rPr>
          <w:sz w:val="20"/>
          <w:szCs w:val="20"/>
        </w:rPr>
        <w:fldChar w:fldCharType="end"/>
      </w:r>
      <w:r w:rsidRPr="00445A39">
        <w:rPr>
          <w:sz w:val="20"/>
          <w:szCs w:val="20"/>
        </w:rPr>
        <w:t>.</w:t>
      </w:r>
      <w:r w:rsidRPr="00445A39">
        <w:t xml:space="preserve"> </w:t>
      </w:r>
      <w:r w:rsidRPr="00445A39">
        <w:rPr>
          <w:b w:val="0"/>
        </w:rPr>
        <w:t>Hierarchical clustering analysis of the Aegean islands using a Simpson Turnover matrix. Here we see the islands clustered using UPGMA on our species occurrence lists. We see several apparent clusters which are mostly geographically determined.</w:t>
      </w:r>
    </w:p>
    <w:p w14:paraId="3821144B" w14:textId="77777777" w:rsidR="004E490B" w:rsidRPr="00445A39" w:rsidRDefault="004E490B" w:rsidP="004E490B">
      <w:pPr>
        <w:pStyle w:val="Heading2"/>
        <w:rPr>
          <w:rFonts w:ascii="Times New Roman" w:hAnsi="Times New Roman" w:cs="Times New Roman"/>
          <w:lang w:eastAsia="en-GB"/>
        </w:rPr>
      </w:pPr>
      <w:bookmarkStart w:id="10" w:name="_Toc18065054"/>
      <w:r w:rsidRPr="00445A39">
        <w:rPr>
          <w:rFonts w:ascii="Times New Roman" w:hAnsi="Times New Roman" w:cs="Times New Roman"/>
          <w:lang w:eastAsia="en-GB"/>
        </w:rPr>
        <w:t>Generalized Linear Models</w:t>
      </w:r>
      <w:bookmarkEnd w:id="10"/>
    </w:p>
    <w:p w14:paraId="68144534" w14:textId="77777777" w:rsidR="004E490B" w:rsidRPr="00445A39" w:rsidRDefault="004E490B" w:rsidP="004E490B">
      <w:pPr>
        <w:rPr>
          <w:lang w:eastAsia="en-GB"/>
        </w:rPr>
      </w:pPr>
      <w:r w:rsidRPr="00445A39">
        <w:rPr>
          <w:lang w:eastAsia="en-GB"/>
        </w:rPr>
        <w:t>Using the dredge function in R, we calculated the Akaike Information Criterion correlated for a small sample size (</w:t>
      </w:r>
      <w:proofErr w:type="spellStart"/>
      <w:r w:rsidRPr="00445A39">
        <w:rPr>
          <w:lang w:eastAsia="en-GB"/>
        </w:rPr>
        <w:t>AICc</w:t>
      </w:r>
      <w:proofErr w:type="spellEnd"/>
      <w:r w:rsidRPr="00445A39">
        <w:rPr>
          <w:lang w:eastAsia="en-GB"/>
        </w:rPr>
        <w:t xml:space="preserve">). A list of the four best explanatory models are shown in table 2. From this we gather that the model which best explains the Aegean species richness is one of the </w:t>
      </w:r>
      <w:proofErr w:type="gramStart"/>
      <w:r w:rsidRPr="00445A39">
        <w:rPr>
          <w:lang w:eastAsia="en-GB"/>
        </w:rPr>
        <w:t>form</w:t>
      </w:r>
      <w:proofErr w:type="gramEnd"/>
      <w:r w:rsidRPr="00445A39">
        <w:rPr>
          <w:lang w:eastAsia="en-GB"/>
        </w:rPr>
        <w:t>:</w:t>
      </w:r>
    </w:p>
    <w:p w14:paraId="6CAFD26D" w14:textId="77777777" w:rsidR="004E490B" w:rsidRPr="00445A39" w:rsidRDefault="004E490B" w:rsidP="004E490B">
      <w:pPr>
        <w:rPr>
          <w:lang w:eastAsia="en-GB"/>
        </w:rPr>
      </w:pPr>
    </w:p>
    <w:p w14:paraId="30288713" w14:textId="4E443AAA" w:rsidR="004E490B" w:rsidRPr="00445A39" w:rsidRDefault="004E490B" w:rsidP="004E490B">
      <w:pPr>
        <w:jc w:val="center"/>
        <w:rPr>
          <w:i/>
          <w:iCs/>
          <w:lang w:eastAsia="en-GB"/>
        </w:rPr>
      </w:pPr>
      <w:r w:rsidRPr="00445A39">
        <w:rPr>
          <w:i/>
          <w:iCs/>
          <w:lang w:eastAsia="en-GB"/>
        </w:rPr>
        <w:t xml:space="preserve">Species = 3.1705 + Area + Distance to Closest Mainland + Annual Precipitation + </w:t>
      </w:r>
      <w:r w:rsidR="002E0FE6">
        <w:rPr>
          <w:i/>
          <w:iCs/>
          <w:lang w:eastAsia="en-GB"/>
        </w:rPr>
        <w:t>Precipitation Seasonality</w:t>
      </w:r>
      <w:r w:rsidRPr="00445A39">
        <w:rPr>
          <w:i/>
          <w:iCs/>
          <w:lang w:eastAsia="en-GB"/>
        </w:rPr>
        <w:t xml:space="preserve"> + 1</w:t>
      </w:r>
    </w:p>
    <w:p w14:paraId="1DD2B7E6" w14:textId="77777777" w:rsidR="004E490B" w:rsidRPr="00445A39" w:rsidRDefault="004E490B" w:rsidP="004E490B">
      <w:pPr>
        <w:jc w:val="center"/>
        <w:rPr>
          <w:lang w:eastAsia="en-GB"/>
        </w:rPr>
      </w:pPr>
    </w:p>
    <w:p w14:paraId="37E5BDC9" w14:textId="715D52F4" w:rsidR="004E490B" w:rsidRPr="00445A39" w:rsidRDefault="002E0FE6" w:rsidP="004E490B">
      <w:pPr>
        <w:keepNext/>
      </w:pPr>
      <w:r w:rsidRPr="002E0FE6">
        <w:drawing>
          <wp:inline distT="0" distB="0" distL="0" distR="0" wp14:anchorId="24445D9E" wp14:editId="38F44170">
            <wp:extent cx="5731510" cy="6502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650240"/>
                    </a:xfrm>
                    <a:prstGeom prst="rect">
                      <a:avLst/>
                    </a:prstGeom>
                  </pic:spPr>
                </pic:pic>
              </a:graphicData>
            </a:graphic>
          </wp:inline>
        </w:drawing>
      </w:r>
    </w:p>
    <w:p w14:paraId="03AE8996" w14:textId="77777777" w:rsidR="004E490B" w:rsidRPr="00445A39" w:rsidRDefault="004E490B" w:rsidP="004E490B">
      <w:pPr>
        <w:pStyle w:val="Caption"/>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3</w:t>
      </w:r>
      <w:r w:rsidRPr="00445A39">
        <w:rPr>
          <w:sz w:val="20"/>
          <w:szCs w:val="20"/>
        </w:rPr>
        <w:fldChar w:fldCharType="end"/>
      </w:r>
      <w:r w:rsidRPr="00445A39">
        <w:rPr>
          <w:sz w:val="20"/>
          <w:szCs w:val="20"/>
        </w:rPr>
        <w:t>.</w:t>
      </w:r>
      <w:r w:rsidRPr="00445A39">
        <w:t xml:space="preserve"> </w:t>
      </w:r>
      <w:r w:rsidRPr="00445A39">
        <w:rPr>
          <w:b w:val="0"/>
        </w:rPr>
        <w:t>Here our four best models are shown. The first column shows numbers indicating the different models. The following nine columns show our different factors, with the ones excluded by a given model being marked #N/A. The last five columns show us information about how well the model performed, and we see both the degrees of freedom in the model as well as the log likelihood, the Akaike Information Criterion (</w:t>
      </w:r>
      <w:proofErr w:type="spellStart"/>
      <w:r w:rsidRPr="00445A39">
        <w:rPr>
          <w:b w:val="0"/>
        </w:rPr>
        <w:t>AICc</w:t>
      </w:r>
      <w:proofErr w:type="spellEnd"/>
      <w:r w:rsidRPr="00445A39">
        <w:rPr>
          <w:b w:val="0"/>
        </w:rPr>
        <w:t>), the delta value and the model weight</w:t>
      </w:r>
      <w:r w:rsidRPr="00445A39">
        <w:t>.</w:t>
      </w:r>
    </w:p>
    <w:p w14:paraId="59E0F07E" w14:textId="696B38B9" w:rsidR="004E490B" w:rsidRPr="00445A39" w:rsidRDefault="004E490B" w:rsidP="004E490B">
      <w:pPr>
        <w:rPr>
          <w:lang w:eastAsia="en-GB"/>
        </w:rPr>
      </w:pPr>
      <w:r w:rsidRPr="00445A39">
        <w:rPr>
          <w:lang w:eastAsia="en-GB"/>
        </w:rPr>
        <w:lastRenderedPageBreak/>
        <w:t>Additionally we see that only the top model has a substantial level of empirical support as none of the other models has a delta value below two, which has been suggested as an indicator for the amount of support compared to the other models by</w:t>
      </w:r>
      <w:r w:rsidRPr="00445A39">
        <w:rPr>
          <w:noProof/>
          <w:lang w:eastAsia="en-GB"/>
        </w:rPr>
        <w:t xml:space="preserve"> Burnham and Anderson</w:t>
      </w:r>
      <w:r w:rsidRPr="00445A39">
        <w:rPr>
          <w:lang w:eastAsia="en-GB"/>
        </w:rPr>
        <w:t xml:space="preserve"> </w:t>
      </w:r>
      <w:r w:rsidRPr="00445A39">
        <w:rPr>
          <w:lang w:eastAsia="en-GB"/>
        </w:rPr>
        <w:fldChar w:fldCharType="begin" w:fldLock="1"/>
      </w:r>
      <w:r w:rsidR="00B779EA">
        <w:rPr>
          <w:lang w:eastAsia="en-GB"/>
        </w:rPr>
        <w:instrText>ADDIN CSL_CITATION {"citationItems":[{"id":"ITEM-1","itemData":{"ISBN":"0387953647","author":[{"dropping-particle":"","family":"Burnham","given":"Kenneth P.","non-dropping-particle":"","parse-names":false,"suffix":""},{"dropping-particle":"","family":"Anderson","given":"David R","non-dropping-particle":"","parse-names":false,"suffix":""}],"edition":"2nd","id":"ITEM-1","issued":{"date-parts":[["2002"]]},"publisher":"Springer International Publishing","title":"Model Selection and Multimodel Inference: A Practical Information- Theoretic Approach, Second Edition","type":"book"},"uris":["http://www.mendeley.com/documents/?uuid=fd22d8fd-2703-4e0d-bd97-302513055839"]}],"mendeley":{"formattedCitation":"(Burnham &amp; Anderson, 2002)","manualFormatting":"(2002)","plainTextFormattedCitation":"(Burnham &amp; Anderson, 2002)","previouslyFormattedCitation":"(Burnham and Anderson, 2002)"},"properties":{"noteIndex":0},"schema":"https://github.com/citation-style-language/schema/raw/master/csl-citation.json"}</w:instrText>
      </w:r>
      <w:r w:rsidRPr="00445A39">
        <w:rPr>
          <w:lang w:eastAsia="en-GB"/>
        </w:rPr>
        <w:fldChar w:fldCharType="separate"/>
      </w:r>
      <w:r w:rsidRPr="00445A39">
        <w:rPr>
          <w:noProof/>
          <w:lang w:eastAsia="en-GB"/>
        </w:rPr>
        <w:t>(2002)</w:t>
      </w:r>
      <w:r w:rsidRPr="00445A39">
        <w:rPr>
          <w:lang w:eastAsia="en-GB"/>
        </w:rPr>
        <w:fldChar w:fldCharType="end"/>
      </w:r>
      <w:r w:rsidRPr="00445A39">
        <w:rPr>
          <w:lang w:eastAsia="en-GB"/>
        </w:rPr>
        <w:t>. The evidence ratio between the two top models is 0.</w:t>
      </w:r>
      <w:r w:rsidR="002E0FE6">
        <w:rPr>
          <w:lang w:eastAsia="en-GB"/>
        </w:rPr>
        <w:t>9895</w:t>
      </w:r>
      <w:r w:rsidRPr="00445A39">
        <w:rPr>
          <w:lang w:eastAsia="en-GB"/>
        </w:rPr>
        <w:t>/0.</w:t>
      </w:r>
      <w:r w:rsidR="002E0FE6">
        <w:rPr>
          <w:lang w:eastAsia="en-GB"/>
        </w:rPr>
        <w:t>004</w:t>
      </w:r>
      <w:r w:rsidRPr="00445A39">
        <w:rPr>
          <w:lang w:eastAsia="en-GB"/>
        </w:rPr>
        <w:t xml:space="preserve"> =</w:t>
      </w:r>
      <w:r>
        <w:rPr>
          <w:lang w:eastAsia="en-GB"/>
        </w:rPr>
        <w:t xml:space="preserve"> </w:t>
      </w:r>
      <w:r w:rsidR="002E0FE6">
        <w:rPr>
          <w:lang w:eastAsia="en-GB"/>
        </w:rPr>
        <w:t>247.375</w:t>
      </w:r>
      <w:r w:rsidRPr="00445A39">
        <w:rPr>
          <w:lang w:eastAsia="en-GB"/>
        </w:rPr>
        <w:t xml:space="preserve"> </w:t>
      </w:r>
      <w:r w:rsidR="00ED7983">
        <w:rPr>
          <w:lang w:eastAsia="en-GB"/>
        </w:rPr>
        <w:t>suggests a high amount of support for the top model</w:t>
      </w:r>
      <w:r w:rsidRPr="00445A39">
        <w:rPr>
          <w:lang w:eastAsia="en-GB"/>
        </w:rPr>
        <w:t xml:space="preserve">. This still suggests that both the area of the island, the distance to the closest mainland, the amount of annual precipitation as well as the </w:t>
      </w:r>
      <w:r w:rsidR="00AB1AF2">
        <w:rPr>
          <w:lang w:eastAsia="en-GB"/>
        </w:rPr>
        <w:t xml:space="preserve">seasonality of the precipitation </w:t>
      </w:r>
      <w:bookmarkStart w:id="11" w:name="_GoBack"/>
      <w:bookmarkEnd w:id="11"/>
      <w:r w:rsidRPr="00445A39">
        <w:rPr>
          <w:lang w:eastAsia="en-GB"/>
        </w:rPr>
        <w:t>all influence the species richness.</w:t>
      </w:r>
    </w:p>
    <w:p w14:paraId="25770A09" w14:textId="64257723" w:rsidR="004E490B" w:rsidRPr="00445A39" w:rsidRDefault="004E490B" w:rsidP="004E490B">
      <w:pPr>
        <w:rPr>
          <w:lang w:eastAsia="en-GB"/>
        </w:rPr>
      </w:pPr>
      <w:r w:rsidRPr="00445A39">
        <w:rPr>
          <w:lang w:eastAsia="en-GB"/>
        </w:rPr>
        <w:t>The percentage deviance explained by this best model is 90.2%, which is very high. The variables output by the top model had a significant</w:t>
      </w:r>
      <w:r w:rsidR="000C7AAD">
        <w:rPr>
          <w:lang w:eastAsia="en-GB"/>
        </w:rPr>
        <w:t xml:space="preserve"> </w:t>
      </w:r>
      <w:r w:rsidRPr="00445A39">
        <w:rPr>
          <w:lang w:eastAsia="en-GB"/>
        </w:rPr>
        <w:t xml:space="preserve">explanatory effect on the species </w:t>
      </w:r>
      <w:proofErr w:type="gramStart"/>
      <w:r w:rsidRPr="00445A39">
        <w:rPr>
          <w:lang w:eastAsia="en-GB"/>
        </w:rPr>
        <w:t>richness</w:t>
      </w:r>
      <w:r w:rsidR="000C7AAD">
        <w:rPr>
          <w:lang w:eastAsia="en-GB"/>
        </w:rPr>
        <w:t xml:space="preserve"> </w:t>
      </w:r>
      <w:r w:rsidR="000C7AAD" w:rsidRPr="00445A39">
        <w:rPr>
          <w:lang w:eastAsia="en-GB"/>
        </w:rPr>
        <w:t xml:space="preserve"> (</w:t>
      </w:r>
      <w:proofErr w:type="gramEnd"/>
      <w:r w:rsidR="000C7AAD" w:rsidRPr="00445A39">
        <w:rPr>
          <w:lang w:eastAsia="en-GB"/>
        </w:rPr>
        <w:t>p&lt;0.001, see table 3)</w:t>
      </w:r>
      <w:r w:rsidR="007C34A6">
        <w:rPr>
          <w:lang w:eastAsia="en-GB"/>
        </w:rPr>
        <w:t>.</w:t>
      </w:r>
    </w:p>
    <w:tbl>
      <w:tblPr>
        <w:tblW w:w="0" w:type="auto"/>
        <w:tblCellMar>
          <w:top w:w="15" w:type="dxa"/>
          <w:left w:w="15" w:type="dxa"/>
          <w:bottom w:w="15" w:type="dxa"/>
          <w:right w:w="15" w:type="dxa"/>
        </w:tblCellMar>
        <w:tblLook w:val="04A0" w:firstRow="1" w:lastRow="0" w:firstColumn="1" w:lastColumn="0" w:noHBand="0" w:noVBand="1"/>
      </w:tblPr>
      <w:tblGrid>
        <w:gridCol w:w="1507"/>
        <w:gridCol w:w="2106"/>
        <w:gridCol w:w="2134"/>
        <w:gridCol w:w="2159"/>
        <w:gridCol w:w="1100"/>
      </w:tblGrid>
      <w:tr w:rsidR="004E490B" w:rsidRPr="00445A39" w14:paraId="2B59594A"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C333" w14:textId="77777777" w:rsidR="004E490B" w:rsidRPr="00445A39" w:rsidRDefault="004E490B" w:rsidP="00C02A1B">
            <w:pPr>
              <w:rPr>
                <w:lang w:eastAsia="en-GB"/>
              </w:rPr>
            </w:pPr>
            <w:r w:rsidRPr="00445A39">
              <w:rPr>
                <w:lang w:eastAsia="en-GB"/>
              </w:rPr>
              <w:t>Variabl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563C1" w14:textId="77777777" w:rsidR="004E490B" w:rsidRPr="00445A39" w:rsidRDefault="004E490B" w:rsidP="00C02A1B">
            <w:pPr>
              <w:rPr>
                <w:lang w:eastAsia="en-GB"/>
              </w:rPr>
            </w:pPr>
            <w:r w:rsidRPr="00445A39">
              <w:rPr>
                <w:lang w:eastAsia="en-GB"/>
              </w:rPr>
              <w:t>Coefficient (+- 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00AFFD" w14:textId="77777777" w:rsidR="004E490B" w:rsidRPr="00445A39" w:rsidRDefault="004E490B" w:rsidP="00C02A1B">
            <w:pPr>
              <w:rPr>
                <w:lang w:eastAsia="en-GB"/>
              </w:rPr>
            </w:pPr>
            <w:r w:rsidRPr="00445A39">
              <w:rPr>
                <w:lang w:eastAsia="en-GB"/>
              </w:rPr>
              <w:t>Upper 95% CI b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6C64B0" w14:textId="77777777" w:rsidR="004E490B" w:rsidRPr="00445A39" w:rsidRDefault="004E490B" w:rsidP="00C02A1B">
            <w:pPr>
              <w:rPr>
                <w:lang w:eastAsia="en-GB"/>
              </w:rPr>
            </w:pPr>
            <w:r w:rsidRPr="00445A39">
              <w:rPr>
                <w:lang w:eastAsia="en-GB"/>
              </w:rPr>
              <w:t>Lower 95% CI b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5F7D5E" w14:textId="77777777" w:rsidR="004E490B" w:rsidRPr="00445A39" w:rsidRDefault="004E490B" w:rsidP="00C02A1B">
            <w:pPr>
              <w:rPr>
                <w:lang w:eastAsia="en-GB"/>
              </w:rPr>
            </w:pPr>
            <w:r w:rsidRPr="00445A39">
              <w:rPr>
                <w:lang w:eastAsia="en-GB"/>
              </w:rPr>
              <w:t>Z value</w:t>
            </w:r>
          </w:p>
        </w:tc>
      </w:tr>
      <w:tr w:rsidR="004E490B" w:rsidRPr="00445A39" w14:paraId="439E4992"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C33311" w14:textId="77777777" w:rsidR="004E490B" w:rsidRPr="00445A39" w:rsidRDefault="004E490B" w:rsidP="00C02A1B">
            <w:pPr>
              <w:rPr>
                <w:lang w:eastAsia="en-GB"/>
              </w:rPr>
            </w:pPr>
            <w:r w:rsidRPr="00445A39">
              <w:rPr>
                <w:lang w:eastAsia="en-GB"/>
              </w:rPr>
              <w:t>Intercep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8ADC14" w14:textId="77777777" w:rsidR="004E490B" w:rsidRPr="00445A39" w:rsidRDefault="004E490B" w:rsidP="00C02A1B">
            <w:pPr>
              <w:rPr>
                <w:lang w:eastAsia="en-GB"/>
              </w:rPr>
            </w:pPr>
            <w:r w:rsidRPr="00445A39">
              <w:rPr>
                <w:lang w:eastAsia="en-GB"/>
              </w:rPr>
              <w:t>3.1706 (+-0.26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29E15A" w14:textId="77777777" w:rsidR="004E490B" w:rsidRPr="00445A39" w:rsidRDefault="004E490B" w:rsidP="00C02A1B">
            <w:pPr>
              <w:rPr>
                <w:lang w:eastAsia="en-GB"/>
              </w:rPr>
            </w:pPr>
            <w:r w:rsidRPr="00445A39">
              <w:rPr>
                <w:lang w:eastAsia="en-GB"/>
              </w:rPr>
              <w:t>3.3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B71DB9" w14:textId="77777777" w:rsidR="004E490B" w:rsidRPr="00445A39" w:rsidRDefault="004E490B" w:rsidP="00C02A1B">
            <w:pPr>
              <w:rPr>
                <w:lang w:eastAsia="en-GB"/>
              </w:rPr>
            </w:pPr>
            <w:r w:rsidRPr="00445A39">
              <w:rPr>
                <w:lang w:eastAsia="en-GB"/>
              </w:rPr>
              <w:t>3.00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FC2EDA" w14:textId="77777777" w:rsidR="004E490B" w:rsidRPr="00445A39" w:rsidRDefault="004E490B" w:rsidP="00C02A1B">
            <w:pPr>
              <w:rPr>
                <w:lang w:eastAsia="en-GB"/>
              </w:rPr>
            </w:pPr>
            <w:r w:rsidRPr="00445A39">
              <w:rPr>
                <w:lang w:eastAsia="en-GB"/>
              </w:rPr>
              <w:t>11.75***</w:t>
            </w:r>
          </w:p>
        </w:tc>
      </w:tr>
      <w:tr w:rsidR="004E490B" w:rsidRPr="00445A39" w14:paraId="3C0AFCFF"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7940EE" w14:textId="77777777" w:rsidR="004E490B" w:rsidRPr="00445A39" w:rsidRDefault="004E490B" w:rsidP="00C02A1B">
            <w:pPr>
              <w:rPr>
                <w:lang w:eastAsia="en-GB"/>
              </w:rPr>
            </w:pPr>
            <w:proofErr w:type="spellStart"/>
            <w:r w:rsidRPr="00445A39">
              <w:rPr>
                <w:lang w:eastAsia="en-GB"/>
              </w:rPr>
              <w:t>Precip</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BCAA9A" w14:textId="77777777" w:rsidR="004E490B" w:rsidRPr="00445A39" w:rsidRDefault="004E490B" w:rsidP="00C02A1B">
            <w:pPr>
              <w:rPr>
                <w:lang w:eastAsia="en-GB"/>
              </w:rPr>
            </w:pPr>
            <w:r w:rsidRPr="00445A39">
              <w:rPr>
                <w:lang w:eastAsia="en-GB"/>
              </w:rPr>
              <w:t>0.0026 (+-0.0003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E99C01" w14:textId="77777777" w:rsidR="004E490B" w:rsidRPr="00445A39" w:rsidRDefault="004E490B" w:rsidP="00C02A1B">
            <w:pPr>
              <w:rPr>
                <w:lang w:eastAsia="en-GB"/>
              </w:rPr>
            </w:pPr>
            <w:r w:rsidRPr="00445A39">
              <w:rPr>
                <w:lang w:eastAsia="en-GB"/>
              </w:rPr>
              <w:t>0.00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2A5D5" w14:textId="77777777" w:rsidR="004E490B" w:rsidRPr="00445A39" w:rsidRDefault="004E490B" w:rsidP="00C02A1B">
            <w:pPr>
              <w:rPr>
                <w:lang w:eastAsia="en-GB"/>
              </w:rPr>
            </w:pPr>
            <w:r w:rsidRPr="00445A39">
              <w:rPr>
                <w:lang w:eastAsia="en-GB"/>
              </w:rPr>
              <w:t>0.00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0C38D" w14:textId="77777777" w:rsidR="004E490B" w:rsidRPr="00445A39" w:rsidRDefault="004E490B" w:rsidP="00C02A1B">
            <w:pPr>
              <w:rPr>
                <w:lang w:eastAsia="en-GB"/>
              </w:rPr>
            </w:pPr>
            <w:r w:rsidRPr="00445A39">
              <w:rPr>
                <w:lang w:eastAsia="en-GB"/>
              </w:rPr>
              <w:t>6.59***</w:t>
            </w:r>
          </w:p>
        </w:tc>
      </w:tr>
      <w:tr w:rsidR="004E490B" w:rsidRPr="00445A39" w14:paraId="3350A450"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989762" w14:textId="77777777" w:rsidR="004E490B" w:rsidRPr="00445A39" w:rsidRDefault="004E490B" w:rsidP="00C02A1B">
            <w:pPr>
              <w:rPr>
                <w:lang w:eastAsia="en-GB"/>
              </w:rPr>
            </w:pPr>
            <w:r w:rsidRPr="00445A39">
              <w:rPr>
                <w:lang w:eastAsia="en-GB"/>
              </w:rPr>
              <w:t>Ar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F44EC9" w14:textId="77777777" w:rsidR="004E490B" w:rsidRPr="00445A39" w:rsidRDefault="004E490B" w:rsidP="00C02A1B">
            <w:pPr>
              <w:rPr>
                <w:lang w:eastAsia="en-GB"/>
              </w:rPr>
            </w:pPr>
            <w:r w:rsidRPr="00445A39">
              <w:rPr>
                <w:lang w:eastAsia="en-GB"/>
              </w:rPr>
              <w:t>0.0003 (+-0.00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7F5A19" w14:textId="77777777" w:rsidR="004E490B" w:rsidRPr="00445A39" w:rsidRDefault="004E490B" w:rsidP="00C02A1B">
            <w:pPr>
              <w:rPr>
                <w:lang w:eastAsia="en-GB"/>
              </w:rPr>
            </w:pPr>
            <w:r w:rsidRPr="00445A39">
              <w:rPr>
                <w:lang w:eastAsia="en-GB"/>
              </w:rPr>
              <w:t>0.000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B04C32" w14:textId="77777777" w:rsidR="004E490B" w:rsidRPr="00445A39" w:rsidRDefault="004E490B" w:rsidP="00C02A1B">
            <w:pPr>
              <w:rPr>
                <w:lang w:eastAsia="en-GB"/>
              </w:rPr>
            </w:pPr>
            <w:r w:rsidRPr="00445A39">
              <w:rPr>
                <w:lang w:eastAsia="en-GB"/>
              </w:rPr>
              <w:t>0.000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7EF35" w14:textId="77777777" w:rsidR="004E490B" w:rsidRPr="00445A39" w:rsidRDefault="004E490B" w:rsidP="00C02A1B">
            <w:pPr>
              <w:rPr>
                <w:lang w:eastAsia="en-GB"/>
              </w:rPr>
            </w:pPr>
            <w:r w:rsidRPr="00445A39">
              <w:rPr>
                <w:lang w:eastAsia="en-GB"/>
              </w:rPr>
              <w:t>14.29***</w:t>
            </w:r>
          </w:p>
        </w:tc>
      </w:tr>
      <w:tr w:rsidR="004E490B" w:rsidRPr="00445A39" w14:paraId="59584568"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BC65A8" w14:textId="77777777" w:rsidR="004E490B" w:rsidRPr="00445A39" w:rsidRDefault="004E490B" w:rsidP="00C02A1B">
            <w:pPr>
              <w:rPr>
                <w:lang w:eastAsia="en-GB"/>
              </w:rPr>
            </w:pPr>
            <w:r w:rsidRPr="00445A39">
              <w:rPr>
                <w:lang w:eastAsia="en-GB"/>
              </w:rPr>
              <w:t>DC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4BAA4" w14:textId="77777777" w:rsidR="004E490B" w:rsidRPr="00445A39" w:rsidRDefault="004E490B" w:rsidP="00C02A1B">
            <w:pPr>
              <w:rPr>
                <w:lang w:eastAsia="en-GB"/>
              </w:rPr>
            </w:pPr>
            <w:r w:rsidRPr="00445A39">
              <w:rPr>
                <w:lang w:eastAsia="en-GB"/>
              </w:rPr>
              <w:t>-0.0074 (+-0.000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C912E6" w14:textId="77777777" w:rsidR="004E490B" w:rsidRPr="00445A39" w:rsidRDefault="004E490B" w:rsidP="00C02A1B">
            <w:pPr>
              <w:rPr>
                <w:lang w:eastAsia="en-GB"/>
              </w:rPr>
            </w:pPr>
            <w:r w:rsidRPr="00445A39">
              <w:rPr>
                <w:lang w:eastAsia="en-GB"/>
              </w:rPr>
              <w:t>-0.006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6DBEB" w14:textId="77777777" w:rsidR="004E490B" w:rsidRPr="00445A39" w:rsidRDefault="004E490B" w:rsidP="00C02A1B">
            <w:pPr>
              <w:rPr>
                <w:lang w:eastAsia="en-GB"/>
              </w:rPr>
            </w:pPr>
            <w:r w:rsidRPr="00445A39">
              <w:rPr>
                <w:lang w:eastAsia="en-GB"/>
              </w:rPr>
              <w:t>-0.00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FA276" w14:textId="77777777" w:rsidR="004E490B" w:rsidRPr="00445A39" w:rsidRDefault="004E490B" w:rsidP="00C02A1B">
            <w:pPr>
              <w:rPr>
                <w:lang w:eastAsia="en-GB"/>
              </w:rPr>
            </w:pPr>
            <w:r w:rsidRPr="00445A39">
              <w:rPr>
                <w:lang w:eastAsia="en-GB"/>
              </w:rPr>
              <w:t>-8.67***</w:t>
            </w:r>
          </w:p>
        </w:tc>
      </w:tr>
      <w:tr w:rsidR="004E490B" w:rsidRPr="00445A39" w14:paraId="2B48894B" w14:textId="77777777" w:rsidTr="00C02A1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B9DFE" w14:textId="77777777" w:rsidR="004E490B" w:rsidRPr="00445A39" w:rsidRDefault="004E490B" w:rsidP="00C02A1B">
            <w:pPr>
              <w:rPr>
                <w:lang w:eastAsia="en-GB"/>
              </w:rPr>
            </w:pPr>
            <w:r w:rsidRPr="00445A39">
              <w:rPr>
                <w:lang w:eastAsia="en-GB"/>
              </w:rPr>
              <w:t>Others/For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98F2BC" w14:textId="77777777" w:rsidR="004E490B" w:rsidRPr="00445A39" w:rsidRDefault="004E490B" w:rsidP="00C02A1B">
            <w:pPr>
              <w:rPr>
                <w:lang w:eastAsia="en-GB"/>
              </w:rPr>
            </w:pPr>
            <w:r w:rsidRPr="00445A39">
              <w:rPr>
                <w:lang w:eastAsia="en-GB"/>
              </w:rPr>
              <w:t>-0.6372 (+-0.07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A511DA" w14:textId="77777777" w:rsidR="004E490B" w:rsidRPr="00445A39" w:rsidRDefault="004E490B" w:rsidP="00C02A1B">
            <w:pPr>
              <w:rPr>
                <w:lang w:eastAsia="en-GB"/>
              </w:rPr>
            </w:pPr>
            <w:r w:rsidRPr="00445A39">
              <w:rPr>
                <w:lang w:eastAsia="en-GB"/>
              </w:rPr>
              <w:t>-0.59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AC644" w14:textId="77777777" w:rsidR="004E490B" w:rsidRPr="00445A39" w:rsidRDefault="004E490B" w:rsidP="00C02A1B">
            <w:pPr>
              <w:rPr>
                <w:lang w:eastAsia="en-GB"/>
              </w:rPr>
            </w:pPr>
            <w:r w:rsidRPr="00445A39">
              <w:rPr>
                <w:lang w:eastAsia="en-GB"/>
              </w:rPr>
              <w:t>-0.68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4F218" w14:textId="77777777" w:rsidR="004E490B" w:rsidRPr="00445A39" w:rsidRDefault="004E490B" w:rsidP="00C02A1B">
            <w:pPr>
              <w:keepNext/>
              <w:rPr>
                <w:lang w:eastAsia="en-GB"/>
              </w:rPr>
            </w:pPr>
            <w:r w:rsidRPr="00445A39">
              <w:rPr>
                <w:lang w:eastAsia="en-GB"/>
              </w:rPr>
              <w:t>-8.82***</w:t>
            </w:r>
          </w:p>
        </w:tc>
      </w:tr>
    </w:tbl>
    <w:p w14:paraId="18C7BE6B" w14:textId="77777777" w:rsidR="004E490B" w:rsidRPr="00445A39" w:rsidRDefault="004E490B" w:rsidP="004E490B">
      <w:pPr>
        <w:rPr>
          <w:sz w:val="20"/>
          <w:szCs w:val="20"/>
          <w:lang w:eastAsia="en-GB"/>
        </w:rPr>
      </w:pPr>
      <w:r w:rsidRPr="00445A39">
        <w:rPr>
          <w:sz w:val="20"/>
          <w:szCs w:val="20"/>
          <w:lang w:eastAsia="en-GB"/>
        </w:rPr>
        <w:t>***</w:t>
      </w:r>
      <w:r w:rsidRPr="00445A39">
        <w:rPr>
          <w:i/>
          <w:iCs/>
          <w:sz w:val="20"/>
          <w:szCs w:val="20"/>
          <w:lang w:eastAsia="en-GB"/>
        </w:rPr>
        <w:t>p&lt;0.001</w:t>
      </w:r>
    </w:p>
    <w:p w14:paraId="41E0BCE1" w14:textId="77777777" w:rsidR="004E490B" w:rsidRPr="00445A39" w:rsidRDefault="004E490B" w:rsidP="004E490B">
      <w:pPr>
        <w:pStyle w:val="Caption"/>
        <w:rPr>
          <w:b w:val="0"/>
        </w:rPr>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4</w:t>
      </w:r>
      <w:r w:rsidRPr="00445A39">
        <w:rPr>
          <w:sz w:val="20"/>
          <w:szCs w:val="20"/>
        </w:rPr>
        <w:fldChar w:fldCharType="end"/>
      </w:r>
      <w:r w:rsidRPr="00445A39">
        <w:rPr>
          <w:sz w:val="20"/>
          <w:szCs w:val="20"/>
        </w:rPr>
        <w:t>.</w:t>
      </w:r>
      <w:r w:rsidRPr="00445A39">
        <w:t xml:space="preserve"> </w:t>
      </w:r>
      <w:r w:rsidRPr="00445A39">
        <w:rPr>
          <w:b w:val="0"/>
        </w:rPr>
        <w:t xml:space="preserve">Overview of the output of our GLM. </w:t>
      </w:r>
      <w:proofErr w:type="spellStart"/>
      <w:r w:rsidRPr="00445A39">
        <w:rPr>
          <w:b w:val="0"/>
        </w:rPr>
        <w:t>Precip</w:t>
      </w:r>
      <w:proofErr w:type="spellEnd"/>
      <w:r w:rsidRPr="00445A39">
        <w:rPr>
          <w:b w:val="0"/>
        </w:rPr>
        <w:t xml:space="preserve"> is the annual precipitation, Area is the area of a given island in square </w:t>
      </w:r>
      <w:proofErr w:type="spellStart"/>
      <w:r w:rsidRPr="00445A39">
        <w:rPr>
          <w:b w:val="0"/>
        </w:rPr>
        <w:t>kilometers</w:t>
      </w:r>
      <w:proofErr w:type="spellEnd"/>
      <w:r w:rsidRPr="00445A39">
        <w:rPr>
          <w:b w:val="0"/>
        </w:rPr>
        <w:t>, DCM is the distance to the closest mainland and others/forest is the relative amount of forest on a given island.</w:t>
      </w:r>
    </w:p>
    <w:p w14:paraId="4EE0DD64" w14:textId="77777777" w:rsidR="00EB22E6" w:rsidRDefault="00EB22E6" w:rsidP="00EB22E6"/>
    <w:sectPr w:rsidR="00EB22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A94"/>
    <w:rsid w:val="0009545F"/>
    <w:rsid w:val="000C7AAD"/>
    <w:rsid w:val="001B7637"/>
    <w:rsid w:val="001D2941"/>
    <w:rsid w:val="002271B3"/>
    <w:rsid w:val="002E0FE6"/>
    <w:rsid w:val="002E13F3"/>
    <w:rsid w:val="00327B42"/>
    <w:rsid w:val="00391A2D"/>
    <w:rsid w:val="003D5BCA"/>
    <w:rsid w:val="00471142"/>
    <w:rsid w:val="004B46C4"/>
    <w:rsid w:val="004E490B"/>
    <w:rsid w:val="0050317D"/>
    <w:rsid w:val="0050702A"/>
    <w:rsid w:val="00681BDA"/>
    <w:rsid w:val="007341AC"/>
    <w:rsid w:val="007C34A6"/>
    <w:rsid w:val="008312A0"/>
    <w:rsid w:val="00914C5C"/>
    <w:rsid w:val="00917ACF"/>
    <w:rsid w:val="00AA77E7"/>
    <w:rsid w:val="00AB1AF2"/>
    <w:rsid w:val="00B04EC4"/>
    <w:rsid w:val="00B51BAF"/>
    <w:rsid w:val="00B719BC"/>
    <w:rsid w:val="00B779EA"/>
    <w:rsid w:val="00BC0A94"/>
    <w:rsid w:val="00C6200D"/>
    <w:rsid w:val="00CB7CED"/>
    <w:rsid w:val="00D16524"/>
    <w:rsid w:val="00DE1BD4"/>
    <w:rsid w:val="00E21D42"/>
    <w:rsid w:val="00E3620F"/>
    <w:rsid w:val="00EA10E9"/>
    <w:rsid w:val="00EB22E6"/>
    <w:rsid w:val="00ED1951"/>
    <w:rsid w:val="00ED7983"/>
    <w:rsid w:val="00EE7496"/>
    <w:rsid w:val="00F07EBC"/>
    <w:rsid w:val="00F6587D"/>
    <w:rsid w:val="00F93CF9"/>
    <w:rsid w:val="00FA2E96"/>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2C74E"/>
  <w15:chartTrackingRefBased/>
  <w15:docId w15:val="{33427114-0936-4633-B0B8-8AA615BC4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22E6"/>
    <w:pPr>
      <w:spacing w:after="0" w:line="360" w:lineRule="auto"/>
    </w:pPr>
    <w:rPr>
      <w:rFonts w:ascii="Times New Roman" w:eastAsia="Times New Roman" w:hAnsi="Times New Roman" w:cs="Times New Roman"/>
      <w:sz w:val="24"/>
      <w:szCs w:val="24"/>
      <w:lang w:val="en-GB" w:eastAsia="da-DK"/>
    </w:rPr>
  </w:style>
  <w:style w:type="paragraph" w:styleId="Heading1">
    <w:name w:val="heading 1"/>
    <w:basedOn w:val="Normal"/>
    <w:next w:val="Normal"/>
    <w:link w:val="Heading1Char"/>
    <w:uiPriority w:val="9"/>
    <w:qFormat/>
    <w:rsid w:val="00DE1BD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1"/>
    <w:qFormat/>
    <w:rsid w:val="00EB22E6"/>
    <w:pPr>
      <w:keepNext/>
      <w:spacing w:before="360" w:after="60"/>
      <w:outlineLvl w:val="1"/>
    </w:pPr>
    <w:rPr>
      <w:rFonts w:ascii="Arial" w:hAnsi="Arial"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EB22E6"/>
    <w:rPr>
      <w:rFonts w:ascii="Arial" w:eastAsia="Times New Roman" w:hAnsi="Arial" w:cs="Arial"/>
      <w:b/>
      <w:bCs/>
      <w:iCs/>
      <w:sz w:val="24"/>
      <w:szCs w:val="28"/>
      <w:lang w:val="en-GB" w:eastAsia="da-DK"/>
    </w:rPr>
  </w:style>
  <w:style w:type="paragraph" w:styleId="Caption">
    <w:name w:val="caption"/>
    <w:basedOn w:val="Normal"/>
    <w:next w:val="Normal"/>
    <w:uiPriority w:val="3"/>
    <w:rsid w:val="00327B42"/>
    <w:pPr>
      <w:spacing w:after="200"/>
    </w:pPr>
    <w:rPr>
      <w:b/>
      <w:bCs/>
      <w:sz w:val="18"/>
      <w:szCs w:val="18"/>
    </w:rPr>
  </w:style>
  <w:style w:type="character" w:customStyle="1" w:styleId="Heading1Char">
    <w:name w:val="Heading 1 Char"/>
    <w:basedOn w:val="DefaultParagraphFont"/>
    <w:link w:val="Heading1"/>
    <w:uiPriority w:val="9"/>
    <w:rsid w:val="00DE1BD4"/>
    <w:rPr>
      <w:rFonts w:asciiTheme="majorHAnsi" w:eastAsiaTheme="majorEastAsia" w:hAnsiTheme="majorHAnsi" w:cstheme="majorBidi"/>
      <w:color w:val="2F5496" w:themeColor="accent1" w:themeShade="BF"/>
      <w:sz w:val="32"/>
      <w:szCs w:val="32"/>
      <w:lang w:val="en-GB" w:eastAsia="da-DK"/>
    </w:rPr>
  </w:style>
  <w:style w:type="paragraph" w:styleId="BalloonText">
    <w:name w:val="Balloon Text"/>
    <w:basedOn w:val="Normal"/>
    <w:link w:val="BalloonTextChar"/>
    <w:uiPriority w:val="99"/>
    <w:semiHidden/>
    <w:unhideWhenUsed/>
    <w:rsid w:val="00DE1BD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BD4"/>
    <w:rPr>
      <w:rFonts w:ascii="Segoe UI" w:eastAsia="Times New Roman" w:hAnsi="Segoe UI" w:cs="Segoe UI"/>
      <w:sz w:val="18"/>
      <w:szCs w:val="18"/>
      <w:lang w:val="en-GB"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11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C9B91-7B69-425F-BFF5-66D50701C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11</Pages>
  <Words>13697</Words>
  <Characters>78079</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29</cp:revision>
  <dcterms:created xsi:type="dcterms:W3CDTF">2019-11-01T10:04:00Z</dcterms:created>
  <dcterms:modified xsi:type="dcterms:W3CDTF">2019-12-1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293c24-c9ef-3b98-a8d7-5a9613b41639</vt:lpwstr>
  </property>
  <property fmtid="{D5CDD505-2E9C-101B-9397-08002B2CF9AE}" pid="24" name="Mendeley Citation Style_1">
    <vt:lpwstr>http://www.zotero.org/styles/apa</vt:lpwstr>
  </property>
</Properties>
</file>